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E3A8B" w:rsidRPr="002E3A8B" w:rsidRDefault="002E3A8B" w:rsidP="002E3A8B">
      <w:pPr>
        <w:spacing w:after="0"/>
        <w:jc w:val="both"/>
        <w:rPr>
          <w:rFonts w:ascii="Times New Roman" w:hAnsi="Times New Roman" w:cs="Times New Roman"/>
          <w:b/>
          <w:u w:val="single"/>
        </w:rPr>
      </w:pPr>
      <w:r w:rsidRPr="002E3A8B">
        <w:rPr>
          <w:rFonts w:ascii="Times New Roman" w:hAnsi="Times New Roman" w:cs="Times New Roman"/>
          <w:b/>
          <w:u w:val="single"/>
        </w:rPr>
        <w:t>Supporting Information</w:t>
      </w:r>
    </w:p>
    <w:p w:rsidR="002E3A8B" w:rsidRPr="002E3A8B" w:rsidRDefault="002E3A8B" w:rsidP="002E3A8B">
      <w:pPr>
        <w:spacing w:after="0"/>
        <w:jc w:val="both"/>
        <w:rPr>
          <w:rFonts w:ascii="Times New Roman" w:hAnsi="Times New Roman" w:cs="Times New Roman"/>
          <w:b/>
          <w:u w:val="single"/>
        </w:rPr>
      </w:pPr>
    </w:p>
    <w:p w:rsidR="002E3A8B" w:rsidRPr="002E3A8B" w:rsidRDefault="002E3A8B" w:rsidP="002E3A8B">
      <w:pPr>
        <w:spacing w:after="0"/>
        <w:jc w:val="both"/>
        <w:rPr>
          <w:rFonts w:ascii="Times New Roman" w:hAnsi="Times New Roman" w:cs="Times New Roman"/>
          <w:b/>
          <w:u w:val="single"/>
        </w:rPr>
      </w:pPr>
      <w:r w:rsidRPr="002E3A8B">
        <w:rPr>
          <w:rFonts w:ascii="Times New Roman" w:hAnsi="Times New Roman" w:cs="Times New Roman"/>
          <w:b/>
          <w:u w:val="single"/>
        </w:rPr>
        <w:t>Legends to Supplementary Tables</w:t>
      </w:r>
    </w:p>
    <w:p w:rsidR="002E3A8B" w:rsidRPr="002E3A8B" w:rsidRDefault="002E3A8B" w:rsidP="002E3A8B">
      <w:pPr>
        <w:spacing w:after="0"/>
        <w:jc w:val="both"/>
        <w:rPr>
          <w:rFonts w:ascii="Times New Roman" w:hAnsi="Times New Roman" w:cs="Times New Roman"/>
          <w:b/>
          <w:u w:val="single"/>
        </w:rPr>
      </w:pPr>
    </w:p>
    <w:p w:rsidR="002E3A8B" w:rsidRPr="002E3A8B" w:rsidRDefault="002E3A8B" w:rsidP="002E3A8B">
      <w:pPr>
        <w:spacing w:after="0"/>
        <w:jc w:val="both"/>
        <w:rPr>
          <w:rFonts w:ascii="Times New Roman" w:hAnsi="Times New Roman" w:cs="Times New Roman"/>
          <w:b/>
        </w:rPr>
      </w:pPr>
      <w:r w:rsidRPr="002E3A8B">
        <w:rPr>
          <w:rFonts w:ascii="Times New Roman" w:hAnsi="Times New Roman" w:cs="Times New Roman"/>
          <w:b/>
        </w:rPr>
        <w:t xml:space="preserve">Table S1: </w:t>
      </w:r>
      <w:r w:rsidRPr="002E3A8B">
        <w:rPr>
          <w:rFonts w:ascii="Times New Roman" w:hAnsi="Times New Roman" w:cs="Times New Roman"/>
        </w:rPr>
        <w:t>Summary of the BRCA1 phosphorylation motifs studied.</w:t>
      </w:r>
      <w:r w:rsidRPr="002E3A8B">
        <w:rPr>
          <w:rFonts w:ascii="Times New Roman" w:hAnsi="Times New Roman" w:cs="Times New Roman"/>
          <w:b/>
        </w:rPr>
        <w:t xml:space="preserve"> </w:t>
      </w:r>
      <w:r w:rsidRPr="002E3A8B">
        <w:rPr>
          <w:rFonts w:ascii="Times New Roman" w:hAnsi="Times New Roman" w:cs="Times New Roman"/>
        </w:rPr>
        <w:t xml:space="preserve">A list of all BRCA1 phosphorylation sites studied. Bolded phosphorylation site represents </w:t>
      </w:r>
      <w:r w:rsidRPr="002E3A8B">
        <w:rPr>
          <w:rFonts w:ascii="Times New Roman" w:hAnsi="Times New Roman" w:cs="Times New Roman"/>
          <w:i/>
        </w:rPr>
        <w:t>in vivo</w:t>
      </w:r>
      <w:r w:rsidRPr="002E3A8B">
        <w:rPr>
          <w:rFonts w:ascii="Times New Roman" w:hAnsi="Times New Roman" w:cs="Times New Roman"/>
        </w:rPr>
        <w:t xml:space="preserve"> phosphorylated residues. *STK6 score fell below the cut-off value of 5 but since it has previously been shown experimentally </w:t>
      </w:r>
      <w:r w:rsidRPr="002E3A8B">
        <w:rPr>
          <w:rFonts w:ascii="Times New Roman" w:hAnsi="Times New Roman" w:cs="Times New Roman"/>
        </w:rPr>
        <w:fldChar w:fldCharType="begin">
          <w:fldData xml:space="preserve">PEVuZE5vdGU+PENpdGU+PEF1dGhvcj5PdWNoaTwvQXV0aG9yPjxZZWFyPjIwMDQ8L1llYXI+PFJl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</w:fldData>
        </w:fldChar>
      </w:r>
      <w:r w:rsidRPr="002E3A8B">
        <w:rPr>
          <w:rFonts w:ascii="Times New Roman" w:hAnsi="Times New Roman" w:cs="Times New Roman"/>
        </w:rPr>
        <w:instrText xml:space="preserve"> ADDIN EN.CITE </w:instrText>
      </w:r>
      <w:r w:rsidRPr="002E3A8B">
        <w:rPr>
          <w:rFonts w:ascii="Times New Roman" w:hAnsi="Times New Roman" w:cs="Times New Roman"/>
        </w:rPr>
        <w:fldChar w:fldCharType="begin">
          <w:fldData xml:space="preserve">PEVuZE5vdGU+PENpdGU+PEF1dGhvcj5PdWNoaTwvQXV0aG9yPjxZZWFyPjIwMDQ8L1llYXI+PFJl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</w:fldData>
        </w:fldChar>
      </w:r>
      <w:r w:rsidRPr="002E3A8B">
        <w:rPr>
          <w:rFonts w:ascii="Times New Roman" w:hAnsi="Times New Roman" w:cs="Times New Roman"/>
        </w:rPr>
        <w:instrText xml:space="preserve"> ADDIN EN.CITE.DATA </w:instrText>
      </w:r>
      <w:r w:rsidRPr="002E3A8B">
        <w:rPr>
          <w:rFonts w:ascii="Times New Roman" w:hAnsi="Times New Roman" w:cs="Times New Roman"/>
        </w:rPr>
      </w:r>
      <w:r w:rsidRPr="002E3A8B">
        <w:rPr>
          <w:rFonts w:ascii="Times New Roman" w:hAnsi="Times New Roman" w:cs="Times New Roman"/>
        </w:rPr>
        <w:fldChar w:fldCharType="end"/>
      </w:r>
      <w:r w:rsidRPr="002E3A8B">
        <w:rPr>
          <w:rFonts w:ascii="Times New Roman" w:hAnsi="Times New Roman" w:cs="Times New Roman"/>
        </w:rPr>
      </w:r>
      <w:r w:rsidRPr="002E3A8B">
        <w:rPr>
          <w:rFonts w:ascii="Times New Roman" w:hAnsi="Times New Roman" w:cs="Times New Roman"/>
        </w:rPr>
        <w:fldChar w:fldCharType="separate"/>
      </w:r>
      <w:r w:rsidRPr="002E3A8B">
        <w:rPr>
          <w:rFonts w:ascii="Times New Roman" w:hAnsi="Times New Roman" w:cs="Times New Roman"/>
          <w:noProof/>
        </w:rPr>
        <w:t>(Ouchi, et al., 2004)</w:t>
      </w:r>
      <w:r w:rsidRPr="002E3A8B">
        <w:rPr>
          <w:rFonts w:ascii="Times New Roman" w:hAnsi="Times New Roman" w:cs="Times New Roman"/>
        </w:rPr>
        <w:fldChar w:fldCharType="end"/>
      </w:r>
      <w:r w:rsidRPr="002E3A8B">
        <w:rPr>
          <w:rFonts w:ascii="Times New Roman" w:hAnsi="Times New Roman" w:cs="Times New Roman"/>
        </w:rPr>
        <w:t xml:space="preserve"> it is included. ** S405 and S1286 were excluded from the study due to </w:t>
      </w:r>
      <w:proofErr w:type="spellStart"/>
      <w:r w:rsidRPr="002E3A8B">
        <w:rPr>
          <w:rFonts w:ascii="Times New Roman" w:hAnsi="Times New Roman" w:cs="Times New Roman"/>
        </w:rPr>
        <w:t>wildtype</w:t>
      </w:r>
      <w:proofErr w:type="spellEnd"/>
      <w:r w:rsidRPr="002E3A8B">
        <w:rPr>
          <w:rFonts w:ascii="Times New Roman" w:hAnsi="Times New Roman" w:cs="Times New Roman"/>
        </w:rPr>
        <w:t xml:space="preserve"> predictions below the score of 5</w:t>
      </w:r>
    </w:p>
    <w:p w:rsidR="002E3A8B" w:rsidRPr="002E3A8B" w:rsidRDefault="002E3A8B" w:rsidP="002E3A8B">
      <w:pPr>
        <w:spacing w:after="0"/>
        <w:jc w:val="both"/>
        <w:rPr>
          <w:rFonts w:ascii="Times New Roman" w:hAnsi="Times New Roman" w:cs="Times New Roman"/>
        </w:rPr>
      </w:pPr>
    </w:p>
    <w:p w:rsidR="002E3A8B" w:rsidRPr="002E3A8B" w:rsidRDefault="002E3A8B" w:rsidP="002E3A8B">
      <w:pPr>
        <w:spacing w:after="0"/>
        <w:jc w:val="both"/>
        <w:rPr>
          <w:rFonts w:ascii="Times New Roman" w:hAnsi="Times New Roman" w:cs="Times New Roman"/>
          <w:b/>
        </w:rPr>
      </w:pPr>
      <w:r w:rsidRPr="002E3A8B">
        <w:rPr>
          <w:rFonts w:ascii="Times New Roman" w:hAnsi="Times New Roman" w:cs="Times New Roman"/>
          <w:b/>
        </w:rPr>
        <w:t xml:space="preserve">Table S2: </w:t>
      </w:r>
      <w:r w:rsidRPr="002E3A8B">
        <w:rPr>
          <w:rFonts w:ascii="Times New Roman" w:hAnsi="Times New Roman" w:cs="Times New Roman"/>
        </w:rPr>
        <w:t xml:space="preserve">Summary of the BRCA2 phosphorylation motifs studied. A list of all BRCA2 phosphorylation sites studied. Bolded phosphorylation site represents </w:t>
      </w:r>
      <w:r w:rsidRPr="002E3A8B">
        <w:rPr>
          <w:rFonts w:ascii="Times New Roman" w:hAnsi="Times New Roman" w:cs="Times New Roman"/>
          <w:i/>
        </w:rPr>
        <w:t>in vivo</w:t>
      </w:r>
      <w:r w:rsidRPr="002E3A8B">
        <w:rPr>
          <w:rFonts w:ascii="Times New Roman" w:hAnsi="Times New Roman" w:cs="Times New Roman"/>
        </w:rPr>
        <w:t xml:space="preserve"> phosphorylated residues. * S206, S384, Y3009 were excluded from the study due to </w:t>
      </w:r>
      <w:proofErr w:type="spellStart"/>
      <w:r w:rsidRPr="002E3A8B">
        <w:rPr>
          <w:rFonts w:ascii="Times New Roman" w:hAnsi="Times New Roman" w:cs="Times New Roman"/>
        </w:rPr>
        <w:t>wildtype</w:t>
      </w:r>
      <w:proofErr w:type="spellEnd"/>
      <w:r w:rsidRPr="002E3A8B">
        <w:rPr>
          <w:rFonts w:ascii="Times New Roman" w:hAnsi="Times New Roman" w:cs="Times New Roman"/>
        </w:rPr>
        <w:t xml:space="preserve"> predictions below the score of 5.</w:t>
      </w:r>
    </w:p>
    <w:p w:rsidR="002E3A8B" w:rsidRPr="002E3A8B" w:rsidRDefault="002E3A8B" w:rsidP="002E3A8B">
      <w:pPr>
        <w:spacing w:after="0"/>
        <w:rPr>
          <w:rFonts w:ascii="Times New Roman" w:hAnsi="Times New Roman" w:cs="Times New Roman"/>
        </w:rPr>
      </w:pPr>
    </w:p>
    <w:p w:rsidR="002E3A8B" w:rsidRPr="002E3A8B" w:rsidRDefault="002E3A8B" w:rsidP="002E3A8B">
      <w:pPr>
        <w:spacing w:after="0"/>
        <w:rPr>
          <w:rFonts w:ascii="Times New Roman" w:hAnsi="Times New Roman" w:cs="Times New Roman"/>
          <w:b/>
        </w:rPr>
      </w:pPr>
      <w:r w:rsidRPr="002E3A8B">
        <w:rPr>
          <w:rFonts w:ascii="Times New Roman" w:hAnsi="Times New Roman" w:cs="Times New Roman"/>
          <w:b/>
        </w:rPr>
        <w:t xml:space="preserve">Table S3: </w:t>
      </w:r>
      <w:r w:rsidRPr="002E3A8B">
        <w:rPr>
          <w:rFonts w:ascii="Times New Roman" w:hAnsi="Times New Roman" w:cs="Times New Roman"/>
          <w:i/>
        </w:rPr>
        <w:t>BRCA1</w:t>
      </w:r>
      <w:r w:rsidRPr="002E3A8B">
        <w:rPr>
          <w:rFonts w:ascii="Times New Roman" w:hAnsi="Times New Roman" w:cs="Times New Roman"/>
        </w:rPr>
        <w:t xml:space="preserve"> and </w:t>
      </w:r>
      <w:r w:rsidRPr="002E3A8B">
        <w:rPr>
          <w:rFonts w:ascii="Times New Roman" w:hAnsi="Times New Roman" w:cs="Times New Roman"/>
          <w:i/>
        </w:rPr>
        <w:t>BRCA2</w:t>
      </w:r>
      <w:r w:rsidRPr="002E3A8B">
        <w:rPr>
          <w:rFonts w:ascii="Times New Roman" w:hAnsi="Times New Roman" w:cs="Times New Roman"/>
        </w:rPr>
        <w:t xml:space="preserve"> variants identified in this study to affect biologically characterized phosphorylation sites and were also previously reported in other publications (retrieved from the Leiden Open Variation Database 2.0 (Build 35))</w:t>
      </w:r>
    </w:p>
    <w:p w:rsidR="002E3A8B" w:rsidRPr="002E3A8B" w:rsidRDefault="002E3A8B" w:rsidP="002E3A8B">
      <w:pPr>
        <w:spacing w:after="0"/>
        <w:rPr>
          <w:rFonts w:ascii="Times New Roman" w:hAnsi="Times New Roman" w:cs="Times New Roman"/>
        </w:rPr>
      </w:pPr>
    </w:p>
    <w:p w:rsidR="002E3A8B" w:rsidRPr="002E3A8B" w:rsidRDefault="002E3A8B" w:rsidP="002E3A8B">
      <w:pPr>
        <w:spacing w:after="0"/>
        <w:rPr>
          <w:rFonts w:ascii="Times New Roman" w:hAnsi="Times New Roman" w:cs="Times New Roman"/>
          <w:b/>
        </w:rPr>
      </w:pPr>
      <w:r w:rsidRPr="002E3A8B">
        <w:rPr>
          <w:rFonts w:ascii="Times New Roman" w:hAnsi="Times New Roman" w:cs="Times New Roman"/>
          <w:b/>
        </w:rPr>
        <w:t xml:space="preserve">Table S4: </w:t>
      </w:r>
      <w:r w:rsidRPr="002E3A8B">
        <w:rPr>
          <w:rFonts w:ascii="Times New Roman" w:hAnsi="Times New Roman" w:cs="Times New Roman"/>
          <w:i/>
        </w:rPr>
        <w:t>BRCA1</w:t>
      </w:r>
      <w:r w:rsidRPr="002E3A8B">
        <w:rPr>
          <w:rFonts w:ascii="Times New Roman" w:hAnsi="Times New Roman" w:cs="Times New Roman"/>
        </w:rPr>
        <w:t xml:space="preserve"> and </w:t>
      </w:r>
      <w:r w:rsidRPr="002E3A8B">
        <w:rPr>
          <w:rFonts w:ascii="Times New Roman" w:hAnsi="Times New Roman" w:cs="Times New Roman"/>
          <w:i/>
        </w:rPr>
        <w:t>BRCA2</w:t>
      </w:r>
      <w:r w:rsidRPr="002E3A8B">
        <w:rPr>
          <w:rFonts w:ascii="Times New Roman" w:hAnsi="Times New Roman" w:cs="Times New Roman"/>
        </w:rPr>
        <w:t xml:space="preserve"> variants identified in this study to affect biologically uncharacterized phosphorylation sites and were also previously reported in other publications (retrieved from the Leiden Open Variation Database 2.0 (Build 35))</w:t>
      </w:r>
    </w:p>
    <w:p w:rsidR="002E3A8B" w:rsidRDefault="002E3A8B" w:rsidP="002E3A8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E3A8B" w:rsidRPr="0025198F" w:rsidRDefault="002E3A8B" w:rsidP="002E3A8B">
      <w:pPr>
        <w:spacing w:after="0"/>
        <w:rPr>
          <w:rFonts w:ascii="Times New Roman" w:hAnsi="Times New Roman" w:cs="Times New Roman"/>
          <w:b/>
          <w:u w:val="single"/>
        </w:rPr>
      </w:pPr>
      <w:r w:rsidRPr="0025198F">
        <w:rPr>
          <w:rFonts w:ascii="Times New Roman" w:hAnsi="Times New Roman" w:cs="Times New Roman"/>
          <w:b/>
          <w:u w:val="single"/>
        </w:rPr>
        <w:t>Table S1</w:t>
      </w:r>
    </w:p>
    <w:tbl>
      <w:tblPr>
        <w:tblStyle w:val="TableGrid"/>
        <w:tblW w:w="5798" w:type="pct"/>
        <w:tblInd w:w="-45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0"/>
        <w:gridCol w:w="1230"/>
        <w:gridCol w:w="1226"/>
        <w:gridCol w:w="1758"/>
        <w:gridCol w:w="1553"/>
        <w:gridCol w:w="2612"/>
      </w:tblGrid>
      <w:tr w:rsidR="002E3A8B" w:rsidTr="002E3A8B">
        <w:tc>
          <w:tcPr>
            <w:tcW w:w="920" w:type="pct"/>
            <w:tcBorders>
              <w:bottom w:val="single" w:sz="4" w:space="0" w:color="auto"/>
            </w:tcBorders>
            <w:vAlign w:val="center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Phosphorylation Sites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599" w:type="pct"/>
            <w:tcBorders>
              <w:bottom w:val="single" w:sz="4" w:space="0" w:color="auto"/>
            </w:tcBorders>
            <w:vAlign w:val="center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BRCA1 Func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597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Kinase (s)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56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Phoshorylation</w:t>
            </w:r>
            <w:proofErr w:type="spellEnd"/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56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BIC Missense Variants (within 10 </w:t>
            </w:r>
            <w:proofErr w:type="spellStart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nt</w:t>
            </w:r>
            <w:proofErr w:type="spellEnd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of motif)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73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NetworKIN</w:t>
            </w:r>
            <w:proofErr w:type="spellEnd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2.0 Beta WT Output (Score&gt;5)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1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99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tcBorders>
              <w:top w:val="single" w:sz="4" w:space="0" w:color="auto"/>
            </w:tcBorders>
            <w:vAlign w:val="center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Y105C, E111A, I124V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14 - CDK2 - 11.935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30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TK6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E300D, K309T, R315G, S316G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*S308 - STK6 - 4.131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39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03F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395 - CSNK2A2 - 18.6883  S395 - CK2A1  - 18.688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39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03F, K408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398 - CSNK2A2  - 11.7459 S398 - CK2A1  - 11.7459 S398 - TLK1   - 9.4999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0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03F, K408E, D411N, D411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03 - CK2A1  - 10.5925  S403 - CSNK2A2  - 10.5925  S403 - CK2A1  - 10.592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05**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 xml:space="preserve">Biologically </w:t>
            </w: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D411N, D411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redictions Score &lt;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42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N417K, N417S, D420Y, E421K, H437P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23 - CSNK2A2  - 17.8448 S423 - CK2A1  - 17.844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5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E445Q, S454N, I456T, F461L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51 - TGFBR2  - 7.4107  S451 - ACVR2B  - 7.351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5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54N, I456T, F461L, G462R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454 - CSNK2A2  -  15.1914 S454 - CK2A1  - 15.191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T509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ranscription, Intracellular Localiza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KB Group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K503R, R504H, R504C, R507I, L512F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509 - PIM2 - 14.0558          T509 - RPS6KP1 - 12.356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510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K503R, R504H, R504C, R507I, L512F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510 - Pim2 - 11.863                             S510 - MOK - 8.944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61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N609S, R612G, A622V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615 - RP26KB1 - 11.628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616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N609S, R612G, A622V, E624K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616 - CLK1 -  7.4065      S616 - CLK2 - 7.3988      S616 - PRKCD -  6.1543  S616 - PRKC1 - 6.1357  S616 - PRKCQ - 6.1357  S616 - PRKCZ - 6.1295  S616 - PRKCA - 6.1233  S616 - PRKCG - 6.1109  S616 - RPS6KB1 - 5.718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61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N609S, R612G, A622V, E624K, V621I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617 - Pim2 - 11.0799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63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ranscrip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DK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622V, E624K, V627I, S628R, S632N, P633T, P633S, P634R, P634S, E638K, D642H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632 - CDK2 - 12.083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69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rotein Stabiliza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Q687P, D693N, D695Y, D695N, T696A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694 - RP26KB1 - 9.3335 S694 - PIM2 -  9.151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75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D749Y, R756S, E761A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753 - CSNK2A2 - 6.2329 S753 - CK2A1 -  6.2329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98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ctivation, Intracellular Localiza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HK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R979C, R979H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redictions Score &lt;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S114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DNA Repair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1136R, M1137T, S1139I, S1140G, A1142P, S1143F, Q1144H, C1146S, P1150S, D1152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143 - ATM - 12.632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189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 xml:space="preserve">Molecular Association 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TM, CDK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V1181I, V1181A, K1183R, S1187N, T1194I, T1196K, T1196I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189 - CDK2 - 10.479       S1189 - MAPK14 - 8.324 S1189 - MAPK11 - 8.324 S1189 - MAPK13 - 8.299 S1189 - MAPK8 - 7.6199 S1189 - MAPK10 - 7.6123 S1189 - MAPK9 - 7.6046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19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Intracellular localiza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DK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V1181I, V1181A, K1183R, S1187N, T1194I, T1196K, T1196I, Q1200H, Q1200H, G1201S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191 - MOK - 7.7417       S1191 - MAPK8 - 7.134  S1191 - MAPK10 - 7.1269 S1191 - MAPK9 - 7.1197  S1191 - MAPK8 - 7.6199 S1191 - MAPK14 - 5.8665  S1191 - MAPK11 - 5.8665  S1191 - MAPK13 - 5.8488  S1191 - CDK2 - 5.7847 S1191 - CDK5 - 5.779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1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G1201S, R1203Q, G1205R, K1208E, E1214K, S1218C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11 - CK2A1 - 20.6567  S1211 - CSNK2A2 - 20.656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1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R1203Q, G1205R, K1208E, E1214K, S1218C, E1219K, E1219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12 - CSNK2A2 - 8.4757 S1212 - CK2A1 - 8.475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1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K1208E, E1214K, S1218C, E1219K, E1219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17 - CSNK2A2 - 22.1941 S1217 - CK2A1 - 22.194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1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K1208E, E1214K, S1218C, E1219K, E1219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1218 - CSNK2A2 - 22.3858 S1218 - CK2A1 - 22.385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1239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F1231L, K1233R, N1236K, I1237M, P1238R, P1238L, S1241Y, T1242A, V1247I, T1249S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39 - ATM - 15.443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4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I1237M, P1238R, P1238L, S1241Y, T1242A, V1247I, T1249S, E1250K, K1254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45 - AURKB - 6.2013       S1245 - PAK4 - 5.2138       S1245 - PAK7 - 5.6122       S1245 - PAK2 - 5.1842      S1245 - PAK3 - 5.158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280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DNA Repair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I1275V, A1279T, Q1281P, E1282V, H1283R, H1284R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80 - ATM - 11.399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286**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1279T, Q1281P, E1282V, H1283R, H1284R, A1293D, A1293V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redictions Score &lt;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32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K1322I, D1337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328 - RP26KB1 - 9.3335 S1328 - PIM2 -  9.151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330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T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K1322I, D1337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330 - ATM - 17.518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336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D1337E, D1344G, E1346K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336 - CSNK2A2 - 18.1857      S1336 - Ck2A1 - 18.185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34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D1337E, D1344G, E1346K, R1347K, R1347G, T1349M, T1349P, E1352K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342 - CSNK2A2 - 22.2937 S1342 - CK2A1 - 22.293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38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T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1376R, S1377R, V1378I, Q1395R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387 - ATM - 17.137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42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, Molecular Associa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TM, ATR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E1419Q, H1421Y, H1421R, P1430S, I1432L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423 - ATM - 17.687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45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Molecular Associa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T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448T, S1448G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457 - ATM - 17.891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466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T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N1468H, P1469S, E1470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466 - ATM - 17.344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49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Molecular Associa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DK1, CDK2, AT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K1487R, E1494K, R1495K, R1495M, P1502S, R1507T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497 - CDK2 - 12.661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499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K1487R, E1494K, R1495K, R1495M, P1502S, R1507T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GSK3B @ S1499- 5.932        GSK3A @ S1499 - 5.926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52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, Molecular Associa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TM, ATR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Y1522C, E1527K, I1529V, V1534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524 - ATM - 16.564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54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Molecular Associa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T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V1534M, S1542C, P1544L, D1546Y, D1546N, T1550I, L1553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542 - CSNK2A2 -15.1303    S1542 - CK2A1 - 15.130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550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542C, P1544L, D1546Y, D1546N, T1550I, L1553M, D1557H, E1559K, E1559Q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1550 - NEK2 - 6.750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S157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K2-A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Biologically </w:t>
            </w: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T1561I, </w:t>
            </w: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1562L, L1564P, I1568V, P1575H, S1577P, D1578G, S1580F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1572 - CSNK2A2 - 18.7348 T1572 - CK2A1 - 18.734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157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I1568V, P1575H, S1577P, D1578G, S1580F, A1584S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1577 - CSNK2A2 - 21.2235 T1577 - CK2A1 - 21.223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1700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1691K, T1691I, D1692Y, D1692N, D1692H, F1695L, V1696L, C1697R, R1699Q, R1699L, R1699W, G1706A, G1706E, A1708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1700 - TGFBR2 - 7.3074 T1700 - ACVR2B - 7.2486 T1700 - PRKD1 - 6.6872      T1700 - PRKCD - 5.5359     T1700 - PRKCI - 5.5191      T1700 - PRKCQ - 5.5191     T1700 - PRKCZ - 5.5136      T1700 - PRKCA - 5.508     T1700 - PRKCG - 5.4968      T1700 - MST2 - 5.471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1720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9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7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AT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6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56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V1713A, V1714G, S1715C, S1715N, S1715R, W1718C, W1718S, T1720A, S1722F, R1726G, N1730S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3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1720 - ATM - 12.770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E3A8B" w:rsidTr="002E3A8B">
        <w:tc>
          <w:tcPr>
            <w:tcW w:w="920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Total 44</w:t>
            </w:r>
          </w:p>
        </w:tc>
        <w:tc>
          <w:tcPr>
            <w:tcW w:w="599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597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56" w:type="pct"/>
            <w:tcBorders>
              <w:top w:val="single" w:sz="4" w:space="0" w:color="auto"/>
            </w:tcBorders>
            <w:vAlign w:val="center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16 biologically characterized 28 biologically uncharacterized sites</w:t>
            </w:r>
          </w:p>
        </w:tc>
        <w:tc>
          <w:tcPr>
            <w:tcW w:w="756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Total 191 VUS</w:t>
            </w:r>
          </w:p>
        </w:tc>
        <w:tc>
          <w:tcPr>
            <w:tcW w:w="1273" w:type="pct"/>
            <w:tcBorders>
              <w:top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</w:tbl>
    <w:p w:rsidR="002E3A8B" w:rsidRDefault="002E3A8B"/>
    <w:p w:rsidR="002E3A8B" w:rsidRDefault="002E3A8B"/>
    <w:p w:rsidR="002E3A8B" w:rsidRDefault="002E3A8B"/>
    <w:p w:rsidR="0025198F" w:rsidRDefault="0025198F">
      <w:pPr>
        <w:rPr>
          <w:rFonts w:ascii="Times New Roman" w:hAnsi="Times New Roman" w:cs="Times New Roman" w:hint="eastAsia"/>
          <w:b/>
          <w:u w:val="single"/>
        </w:rPr>
      </w:pPr>
    </w:p>
    <w:p w:rsidR="002E3A8B" w:rsidRDefault="002E3A8B">
      <w:pPr>
        <w:rPr>
          <w:rFonts w:ascii="Times New Roman" w:hAnsi="Times New Roman" w:cs="Times New Roman"/>
          <w:b/>
          <w:u w:val="single"/>
        </w:rPr>
      </w:pPr>
      <w:r w:rsidRPr="002E3A8B">
        <w:rPr>
          <w:rFonts w:ascii="Times New Roman" w:hAnsi="Times New Roman" w:cs="Times New Roman"/>
          <w:b/>
          <w:u w:val="single"/>
        </w:rPr>
        <w:lastRenderedPageBreak/>
        <w:t xml:space="preserve">Table </w:t>
      </w:r>
      <w:bookmarkStart w:id="0" w:name="_GoBack"/>
      <w:bookmarkEnd w:id="0"/>
      <w:r w:rsidRPr="002E3A8B">
        <w:rPr>
          <w:rFonts w:ascii="Times New Roman" w:hAnsi="Times New Roman" w:cs="Times New Roman"/>
          <w:b/>
          <w:u w:val="single"/>
        </w:rPr>
        <w:t>S2</w:t>
      </w:r>
    </w:p>
    <w:tbl>
      <w:tblPr>
        <w:tblStyle w:val="TableGrid"/>
        <w:tblW w:w="5831" w:type="pct"/>
        <w:tblInd w:w="-3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9"/>
        <w:gridCol w:w="1314"/>
        <w:gridCol w:w="1316"/>
        <w:gridCol w:w="1733"/>
        <w:gridCol w:w="1576"/>
        <w:gridCol w:w="2530"/>
      </w:tblGrid>
      <w:tr w:rsidR="002E3A8B" w:rsidTr="002E3A8B">
        <w:tc>
          <w:tcPr>
            <w:tcW w:w="900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6F4AE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Phosphorylation Sites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BRCA2 Functio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Kinase (s)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Phoshorylation</w:t>
            </w:r>
            <w:proofErr w:type="spellEnd"/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BIC Missense Variants (within 10 </w:t>
            </w:r>
            <w:proofErr w:type="spellStart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nt</w:t>
            </w:r>
            <w:proofErr w:type="spellEnd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of motif)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  <w:tcBorders>
              <w:bottom w:val="single" w:sz="4" w:space="0" w:color="auto"/>
            </w:tcBorders>
            <w:vAlign w:val="center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NetworKIN</w:t>
            </w:r>
            <w:proofErr w:type="spellEnd"/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2.0 Beta WT Output (Score&gt;5)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  <w:tcBorders>
              <w:top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93</w:t>
            </w:r>
          </w:p>
          <w:p w:rsidR="002E3A8B" w:rsidRPr="002E3A8B" w:rsidRDefault="002E3A8B" w:rsidP="002E3A8B">
            <w:pPr>
              <w:ind w:firstLine="72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  <w:tcBorders>
              <w:top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LK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  <w:tcBorders>
              <w:top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  <w:tcBorders>
              <w:top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L184P, E187K, S196I, S196N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  <w:tcBorders>
              <w:top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93 - TGFBR2 - 5.2449    S193 - ACVR2B - 5.2026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20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LK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96I, S196N, T207A, V208G, V211L, V211I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203 - MAP4K4 - 5.0961    S203 - TNIK - 5.054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20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LK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96I, S196N, T207A, V208G, V211L, V211I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205 - NEK2 - 5.317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206*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LK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96I, S196N, T207A, V208G, V211L, V211I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redictions Score &lt;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207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LK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207A, V208G, V211L, V211I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207 - NEK2 - 6.0389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239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LK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H236R, D244N, I247T, A248T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239 - TGFBR2 - 6.2295  S239 - ACVR2B - 6.1794    S239 - PRKCD - 6.1024      S239 - PRKCI - 6.0839    S239 - PRKCQ - 6.0839      S239 - PRKCZ -  6.0777     S239 - PRKCA - 6.0716      S239 - PRKCG - 6.059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 xml:space="preserve">            </w:t>
            </w: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384*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375S, P375L, F376C, S384F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redictions Score &lt;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683</w:t>
            </w:r>
          </w:p>
          <w:p w:rsidR="002E3A8B" w:rsidRPr="002E3A8B" w:rsidRDefault="002E3A8B" w:rsidP="002E3A8B">
            <w:pPr>
              <w:ind w:firstLine="72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675R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683 - ATM - 17.484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75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375S, P375L, F376C, S384F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755 - ATM - 15.9114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926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H1918Y, H1918R, D1923A, D1923V, E1928K, I1929V, N1935S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1926 - CSNK2A2 - 8.8398    S1926 - CK2A1 - 8.8398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8E39EA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194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N1935S , S1946P, P1947S, V1950I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redictions Score &lt;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Y3009*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E3002K , E3002D, L3011P, T3013I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redictions Score &lt;5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3193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un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D3188N , P3194Q, T3195A, K3196E, C3198R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T3193 - CDK2 - 13.8792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  <w:tcBorders>
              <w:bottom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329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ell cycle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  <w:tcBorders>
              <w:bottom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CDK, ATM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  <w:tcBorders>
              <w:bottom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Biologically characterized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763" w:type="pct"/>
            <w:tcBorders>
              <w:bottom w:val="single" w:sz="4" w:space="0" w:color="auto"/>
            </w:tcBorders>
          </w:tcPr>
          <w:p w:rsid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P3292L, A3297G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25" w:type="pct"/>
            <w:tcBorders>
              <w:bottom w:val="single" w:sz="4" w:space="0" w:color="auto"/>
            </w:tcBorders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sz w:val="20"/>
                <w:szCs w:val="20"/>
              </w:rPr>
              <w:t>S3291 - CDK2 - 11.3492  S3291 - MAPK11 - 8.4881  S3291 - MAPK13 - 8.4625  S3291 - MAPK14 - 8.4881</w:t>
            </w: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E3A8B" w:rsidTr="002E3A8B">
        <w:tc>
          <w:tcPr>
            <w:tcW w:w="900" w:type="pct"/>
            <w:tcBorders>
              <w:top w:val="single" w:sz="4" w:space="0" w:color="auto"/>
            </w:tcBorders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E5AC4" w:rsidRDefault="004E5AC4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Total 11</w:t>
            </w:r>
          </w:p>
        </w:tc>
        <w:tc>
          <w:tcPr>
            <w:tcW w:w="636" w:type="pct"/>
            <w:tcBorders>
              <w:top w:val="single" w:sz="4" w:space="0" w:color="auto"/>
            </w:tcBorders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single" w:sz="4" w:space="0" w:color="auto"/>
            </w:tcBorders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9" w:type="pct"/>
            <w:tcBorders>
              <w:top w:val="single" w:sz="4" w:space="0" w:color="auto"/>
            </w:tcBorders>
          </w:tcPr>
          <w:p w:rsidR="004E5AC4" w:rsidRDefault="004E5AC4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7 Biologically characterized 4 Biologically uncharacterized </w:t>
            </w:r>
          </w:p>
        </w:tc>
        <w:tc>
          <w:tcPr>
            <w:tcW w:w="763" w:type="pct"/>
            <w:tcBorders>
              <w:top w:val="single" w:sz="4" w:space="0" w:color="auto"/>
            </w:tcBorders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4E5AC4" w:rsidRDefault="004E5AC4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3A8B">
              <w:rPr>
                <w:rFonts w:ascii="Times New Roman" w:hAnsi="Times New Roman" w:cs="Times New Roman"/>
                <w:b/>
                <w:sz w:val="20"/>
                <w:szCs w:val="20"/>
              </w:rPr>
              <w:t>Total 43 VUS</w:t>
            </w:r>
          </w:p>
        </w:tc>
        <w:tc>
          <w:tcPr>
            <w:tcW w:w="1225" w:type="pct"/>
            <w:tcBorders>
              <w:top w:val="single" w:sz="4" w:space="0" w:color="auto"/>
            </w:tcBorders>
          </w:tcPr>
          <w:p w:rsidR="002E3A8B" w:rsidRPr="002E3A8B" w:rsidRDefault="002E3A8B" w:rsidP="002E3A8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</w:tbl>
    <w:p w:rsidR="002E3A8B" w:rsidRDefault="002E3A8B">
      <w:pPr>
        <w:rPr>
          <w:rFonts w:ascii="Times New Roman" w:hAnsi="Times New Roman" w:cs="Times New Roman"/>
          <w:b/>
          <w:u w:val="single"/>
        </w:rPr>
      </w:pPr>
    </w:p>
    <w:p w:rsidR="00101BAD" w:rsidRPr="00296D82" w:rsidRDefault="00101BAD">
      <w:pPr>
        <w:rPr>
          <w:rFonts w:ascii="Times New Roman" w:hAnsi="Times New Roman" w:cs="Times New Roman"/>
          <w:b/>
          <w:u w:val="single"/>
        </w:rPr>
      </w:pPr>
      <w:r w:rsidRPr="00296D82">
        <w:rPr>
          <w:rFonts w:ascii="Times New Roman" w:hAnsi="Times New Roman" w:cs="Times New Roman" w:hint="eastAsia"/>
          <w:b/>
          <w:u w:val="single"/>
        </w:rPr>
        <w:t>Table S3</w:t>
      </w:r>
    </w:p>
    <w:tbl>
      <w:tblPr>
        <w:tblStyle w:val="TableGrid"/>
        <w:tblW w:w="5574" w:type="pct"/>
        <w:tblInd w:w="-1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"/>
        <w:gridCol w:w="661"/>
        <w:gridCol w:w="784"/>
        <w:gridCol w:w="1238"/>
        <w:gridCol w:w="1157"/>
        <w:gridCol w:w="1345"/>
        <w:gridCol w:w="1325"/>
        <w:gridCol w:w="1264"/>
        <w:gridCol w:w="1238"/>
      </w:tblGrid>
      <w:tr w:rsidR="00296D82" w:rsidRPr="00101BAD" w:rsidTr="00296D82">
        <w:tc>
          <w:tcPr>
            <w:tcW w:w="436" w:type="pct"/>
            <w:tcBorders>
              <w:bottom w:val="single" w:sz="4" w:space="0" w:color="auto"/>
            </w:tcBorders>
            <w:vAlign w:val="bottom"/>
          </w:tcPr>
          <w:p w:rsidR="00101BAD" w:rsidRPr="00296D82" w:rsidRDefault="00101BAD" w:rsidP="00296D82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Gene</w:t>
            </w:r>
          </w:p>
        </w:tc>
        <w:tc>
          <w:tcPr>
            <w:tcW w:w="335" w:type="pct"/>
            <w:tcBorders>
              <w:bottom w:val="single" w:sz="4" w:space="0" w:color="auto"/>
            </w:tcBorders>
            <w:vAlign w:val="bottom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Exon</w:t>
            </w:r>
          </w:p>
        </w:tc>
        <w:tc>
          <w:tcPr>
            <w:tcW w:w="397" w:type="pct"/>
            <w:tcBorders>
              <w:bottom w:val="single" w:sz="4" w:space="0" w:color="auto"/>
            </w:tcBorders>
            <w:vAlign w:val="bottom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odon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vAlign w:val="bottom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Variant as Published</w:t>
            </w:r>
          </w:p>
        </w:tc>
        <w:tc>
          <w:tcPr>
            <w:tcW w:w="586" w:type="pct"/>
            <w:tcBorders>
              <w:bottom w:val="single" w:sz="4" w:space="0" w:color="auto"/>
            </w:tcBorders>
            <w:vAlign w:val="bottom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DNA Change</w:t>
            </w:r>
          </w:p>
        </w:tc>
        <w:tc>
          <w:tcPr>
            <w:tcW w:w="681" w:type="pct"/>
            <w:tcBorders>
              <w:bottom w:val="single" w:sz="4" w:space="0" w:color="auto"/>
            </w:tcBorders>
            <w:vAlign w:val="bottom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Protein</w:t>
            </w:r>
          </w:p>
        </w:tc>
        <w:tc>
          <w:tcPr>
            <w:tcW w:w="671" w:type="pct"/>
            <w:tcBorders>
              <w:bottom w:val="single" w:sz="4" w:space="0" w:color="auto"/>
            </w:tcBorders>
            <w:vAlign w:val="bottom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Reference</w:t>
            </w:r>
          </w:p>
        </w:tc>
        <w:tc>
          <w:tcPr>
            <w:tcW w:w="640" w:type="pct"/>
            <w:tcBorders>
              <w:bottom w:val="single" w:sz="4" w:space="0" w:color="auto"/>
            </w:tcBorders>
            <w:vAlign w:val="bottom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Assay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vAlign w:val="bottom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Assay Result</w:t>
            </w:r>
          </w:p>
        </w:tc>
      </w:tr>
      <w:tr w:rsidR="00296D82" w:rsidRPr="00101BAD" w:rsidTr="00296D82">
        <w:tc>
          <w:tcPr>
            <w:tcW w:w="436" w:type="pct"/>
            <w:tcBorders>
              <w:top w:val="single" w:sz="4" w:space="0" w:color="auto"/>
            </w:tcBorders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35" w:type="pct"/>
            <w:tcBorders>
              <w:top w:val="single" w:sz="4" w:space="0" w:color="auto"/>
            </w:tcBorders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97" w:type="pct"/>
            <w:tcBorders>
              <w:top w:val="single" w:sz="4" w:space="0" w:color="auto"/>
            </w:tcBorders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632</w:t>
            </w:r>
          </w:p>
        </w:tc>
        <w:tc>
          <w:tcPr>
            <w:tcW w:w="627" w:type="pct"/>
            <w:tcBorders>
              <w:top w:val="single" w:sz="4" w:space="0" w:color="auto"/>
            </w:tcBorders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S632N</w:t>
            </w:r>
          </w:p>
        </w:tc>
        <w:tc>
          <w:tcPr>
            <w:tcW w:w="586" w:type="pct"/>
            <w:tcBorders>
              <w:top w:val="single" w:sz="4" w:space="0" w:color="auto"/>
            </w:tcBorders>
            <w:vAlign w:val="center"/>
          </w:tcPr>
          <w:p w:rsidR="00101BAD" w:rsidRPr="00101BAD" w:rsidRDefault="0025198F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" w:history="1"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895G&gt;A</w:t>
              </w:r>
            </w:hyperlink>
          </w:p>
        </w:tc>
        <w:tc>
          <w:tcPr>
            <w:tcW w:w="681" w:type="pct"/>
            <w:tcBorders>
              <w:top w:val="single" w:sz="4" w:space="0" w:color="auto"/>
            </w:tcBorders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Ser632Asn</w:t>
            </w:r>
          </w:p>
        </w:tc>
        <w:tc>
          <w:tcPr>
            <w:tcW w:w="671" w:type="pct"/>
            <w:tcBorders>
              <w:top w:val="single" w:sz="4" w:space="0" w:color="auto"/>
            </w:tcBorders>
            <w:vAlign w:val="center"/>
          </w:tcPr>
          <w:p w:rsidR="00101BAD" w:rsidRPr="00101BAD" w:rsidRDefault="0025198F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" w:history="1"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Fleming et al. (2003)</w:t>
              </w:r>
            </w:hyperlink>
          </w:p>
        </w:tc>
        <w:tc>
          <w:tcPr>
            <w:tcW w:w="640" w:type="pct"/>
            <w:tcBorders>
              <w:top w:val="single" w:sz="4" w:space="0" w:color="auto"/>
            </w:tcBorders>
            <w:vAlign w:val="center"/>
          </w:tcPr>
          <w:p w:rsidR="00296D82" w:rsidRDefault="00296D82" w:rsidP="00296D8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7" w:type="pct"/>
            <w:tcBorders>
              <w:top w:val="single" w:sz="4" w:space="0" w:color="auto"/>
            </w:tcBorders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redicted Deleterious</w:t>
            </w:r>
          </w:p>
        </w:tc>
      </w:tr>
      <w:tr w:rsidR="00296D82" w:rsidRPr="00101BAD" w:rsidTr="00296D82">
        <w:tc>
          <w:tcPr>
            <w:tcW w:w="436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35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9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632</w:t>
            </w:r>
          </w:p>
        </w:tc>
        <w:tc>
          <w:tcPr>
            <w:tcW w:w="62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S632N</w:t>
            </w:r>
          </w:p>
        </w:tc>
        <w:tc>
          <w:tcPr>
            <w:tcW w:w="586" w:type="pct"/>
            <w:vAlign w:val="center"/>
          </w:tcPr>
          <w:p w:rsidR="00101BAD" w:rsidRPr="00101BAD" w:rsidRDefault="0025198F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" w:history="1"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895G&gt;A</w:t>
              </w:r>
            </w:hyperlink>
          </w:p>
        </w:tc>
        <w:tc>
          <w:tcPr>
            <w:tcW w:w="681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Ser632Asn</w:t>
            </w:r>
          </w:p>
        </w:tc>
        <w:tc>
          <w:tcPr>
            <w:tcW w:w="671" w:type="pct"/>
            <w:vAlign w:val="center"/>
          </w:tcPr>
          <w:p w:rsidR="00101BAD" w:rsidRPr="00101BAD" w:rsidRDefault="0025198F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" w:history="1"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Burk-Herrick et al. (2006)</w:t>
              </w:r>
            </w:hyperlink>
          </w:p>
        </w:tc>
        <w:tc>
          <w:tcPr>
            <w:tcW w:w="640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onclusive</w:t>
            </w:r>
          </w:p>
        </w:tc>
      </w:tr>
      <w:tr w:rsidR="00296D82" w:rsidRPr="00101BAD" w:rsidTr="00296D82">
        <w:tc>
          <w:tcPr>
            <w:tcW w:w="436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35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9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632</w:t>
            </w:r>
          </w:p>
        </w:tc>
        <w:tc>
          <w:tcPr>
            <w:tcW w:w="62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S632N</w:t>
            </w:r>
          </w:p>
        </w:tc>
        <w:tc>
          <w:tcPr>
            <w:tcW w:w="586" w:type="pct"/>
            <w:vAlign w:val="center"/>
          </w:tcPr>
          <w:p w:rsidR="00101BAD" w:rsidRPr="00101BAD" w:rsidRDefault="0025198F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" w:history="1"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895G&gt;A</w:t>
              </w:r>
            </w:hyperlink>
          </w:p>
        </w:tc>
        <w:tc>
          <w:tcPr>
            <w:tcW w:w="681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Ser632Asn</w:t>
            </w:r>
          </w:p>
        </w:tc>
        <w:tc>
          <w:tcPr>
            <w:tcW w:w="671" w:type="pct"/>
            <w:vAlign w:val="center"/>
          </w:tcPr>
          <w:p w:rsidR="00101BAD" w:rsidRPr="00101BAD" w:rsidRDefault="0025198F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" w:history="1">
              <w:proofErr w:type="spellStart"/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Abkevich</w:t>
              </w:r>
              <w:proofErr w:type="spellEnd"/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640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Neutral</w:t>
            </w:r>
          </w:p>
        </w:tc>
      </w:tr>
      <w:tr w:rsidR="00296D82" w:rsidRPr="00101BAD" w:rsidTr="00296D82">
        <w:tc>
          <w:tcPr>
            <w:tcW w:w="436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35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9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44</w:t>
            </w:r>
          </w:p>
        </w:tc>
        <w:tc>
          <w:tcPr>
            <w:tcW w:w="62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Q1144H</w:t>
            </w:r>
          </w:p>
        </w:tc>
        <w:tc>
          <w:tcPr>
            <w:tcW w:w="586" w:type="pct"/>
            <w:vAlign w:val="center"/>
          </w:tcPr>
          <w:p w:rsidR="00101BAD" w:rsidRPr="00101BAD" w:rsidRDefault="0025198F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" w:history="1"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3432G&gt;T</w:t>
              </w:r>
            </w:hyperlink>
          </w:p>
        </w:tc>
        <w:tc>
          <w:tcPr>
            <w:tcW w:w="681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Glu1144His</w:t>
            </w:r>
          </w:p>
        </w:tc>
        <w:tc>
          <w:tcPr>
            <w:tcW w:w="671" w:type="pct"/>
            <w:vAlign w:val="center"/>
          </w:tcPr>
          <w:p w:rsidR="00101BAD" w:rsidRPr="00101BAD" w:rsidRDefault="0025198F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2" w:history="1"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Burk-Herrick et al. (2006)</w:t>
              </w:r>
            </w:hyperlink>
          </w:p>
        </w:tc>
        <w:tc>
          <w:tcPr>
            <w:tcW w:w="640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onclusive</w:t>
            </w:r>
          </w:p>
        </w:tc>
      </w:tr>
      <w:tr w:rsidR="00296D82" w:rsidRPr="00101BAD" w:rsidTr="00296D82">
        <w:tc>
          <w:tcPr>
            <w:tcW w:w="436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BRCA2</w:t>
            </w:r>
          </w:p>
        </w:tc>
        <w:tc>
          <w:tcPr>
            <w:tcW w:w="335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39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207</w:t>
            </w:r>
          </w:p>
        </w:tc>
        <w:tc>
          <w:tcPr>
            <w:tcW w:w="62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207A</w:t>
            </w:r>
          </w:p>
        </w:tc>
        <w:tc>
          <w:tcPr>
            <w:tcW w:w="586" w:type="pct"/>
            <w:vAlign w:val="center"/>
          </w:tcPr>
          <w:p w:rsidR="00101BAD" w:rsidRPr="00101BAD" w:rsidRDefault="0025198F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3" w:history="1">
              <w:r w:rsidR="00101BAD" w:rsidRPr="00101BAD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619A&gt;G</w:t>
              </w:r>
            </w:hyperlink>
          </w:p>
        </w:tc>
        <w:tc>
          <w:tcPr>
            <w:tcW w:w="681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207Ala</w:t>
            </w:r>
          </w:p>
        </w:tc>
        <w:tc>
          <w:tcPr>
            <w:tcW w:w="671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ttigrew et al. (2007)</w:t>
            </w:r>
          </w:p>
        </w:tc>
        <w:tc>
          <w:tcPr>
            <w:tcW w:w="640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Co-localization to predicted ESEs</w:t>
            </w:r>
          </w:p>
        </w:tc>
        <w:tc>
          <w:tcPr>
            <w:tcW w:w="627" w:type="pct"/>
            <w:vAlign w:val="center"/>
          </w:tcPr>
          <w:p w:rsidR="00101BAD" w:rsidRPr="00101BAD" w:rsidRDefault="00101BAD" w:rsidP="00296D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101BA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</w:tbl>
    <w:p w:rsidR="00296D82" w:rsidRDefault="00296D82" w:rsidP="00296D82">
      <w:pPr>
        <w:rPr>
          <w:rFonts w:ascii="Times New Roman" w:hAnsi="Times New Roman" w:cs="Times New Roman"/>
          <w:b/>
          <w:u w:val="single"/>
        </w:rPr>
      </w:pPr>
    </w:p>
    <w:p w:rsidR="00296D82" w:rsidRDefault="00296D82" w:rsidP="00296D82">
      <w:pPr>
        <w:rPr>
          <w:rFonts w:ascii="Times New Roman" w:hAnsi="Times New Roman" w:cs="Times New Roman"/>
          <w:b/>
          <w:u w:val="single"/>
        </w:rPr>
      </w:pPr>
    </w:p>
    <w:p w:rsidR="00296D82" w:rsidRDefault="00296D82" w:rsidP="00296D82">
      <w:pPr>
        <w:rPr>
          <w:rFonts w:ascii="Times New Roman" w:hAnsi="Times New Roman" w:cs="Times New Roman"/>
          <w:b/>
          <w:u w:val="single"/>
        </w:rPr>
      </w:pPr>
    </w:p>
    <w:p w:rsidR="00296D82" w:rsidRDefault="00296D82" w:rsidP="00296D82">
      <w:pPr>
        <w:rPr>
          <w:rFonts w:ascii="Times New Roman" w:hAnsi="Times New Roman" w:cs="Times New Roman"/>
          <w:b/>
          <w:u w:val="single"/>
        </w:rPr>
      </w:pPr>
      <w:r w:rsidRPr="00296D82">
        <w:rPr>
          <w:rFonts w:ascii="Times New Roman" w:hAnsi="Times New Roman" w:cs="Times New Roman" w:hint="eastAsia"/>
          <w:b/>
          <w:u w:val="single"/>
        </w:rPr>
        <w:lastRenderedPageBreak/>
        <w:t>Table S4</w:t>
      </w:r>
    </w:p>
    <w:tbl>
      <w:tblPr>
        <w:tblStyle w:val="TableGrid"/>
        <w:tblW w:w="6124" w:type="pct"/>
        <w:tblInd w:w="-8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"/>
        <w:gridCol w:w="661"/>
        <w:gridCol w:w="794"/>
        <w:gridCol w:w="1107"/>
        <w:gridCol w:w="1181"/>
        <w:gridCol w:w="1484"/>
        <w:gridCol w:w="1385"/>
        <w:gridCol w:w="2031"/>
        <w:gridCol w:w="1343"/>
      </w:tblGrid>
      <w:tr w:rsidR="006F4AE8" w:rsidRPr="006F4AE8" w:rsidTr="006F4AE8">
        <w:tc>
          <w:tcPr>
            <w:tcW w:w="374" w:type="pct"/>
            <w:tcBorders>
              <w:bottom w:val="single" w:sz="4" w:space="0" w:color="auto"/>
            </w:tcBorders>
            <w:vAlign w:val="bottom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Gene</w:t>
            </w:r>
          </w:p>
        </w:tc>
        <w:tc>
          <w:tcPr>
            <w:tcW w:w="305" w:type="pct"/>
            <w:tcBorders>
              <w:bottom w:val="single" w:sz="4" w:space="0" w:color="auto"/>
            </w:tcBorders>
            <w:vAlign w:val="bottom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Exon</w:t>
            </w:r>
          </w:p>
        </w:tc>
        <w:tc>
          <w:tcPr>
            <w:tcW w:w="372" w:type="pct"/>
            <w:tcBorders>
              <w:bottom w:val="single" w:sz="4" w:space="0" w:color="auto"/>
            </w:tcBorders>
            <w:vAlign w:val="bottom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odon</w:t>
            </w:r>
          </w:p>
        </w:tc>
        <w:tc>
          <w:tcPr>
            <w:tcW w:w="513" w:type="pct"/>
            <w:tcBorders>
              <w:bottom w:val="single" w:sz="4" w:space="0" w:color="auto"/>
            </w:tcBorders>
            <w:vAlign w:val="bottom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Variant as Published</w:t>
            </w:r>
          </w:p>
        </w:tc>
        <w:tc>
          <w:tcPr>
            <w:tcW w:w="547" w:type="pct"/>
            <w:tcBorders>
              <w:bottom w:val="single" w:sz="4" w:space="0" w:color="auto"/>
            </w:tcBorders>
            <w:vAlign w:val="bottom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DNA Change</w:t>
            </w:r>
          </w:p>
        </w:tc>
        <w:tc>
          <w:tcPr>
            <w:tcW w:w="687" w:type="pct"/>
            <w:tcBorders>
              <w:bottom w:val="single" w:sz="4" w:space="0" w:color="auto"/>
            </w:tcBorders>
            <w:vAlign w:val="bottom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Protein</w:t>
            </w:r>
          </w:p>
        </w:tc>
        <w:tc>
          <w:tcPr>
            <w:tcW w:w="641" w:type="pct"/>
            <w:tcBorders>
              <w:bottom w:val="single" w:sz="4" w:space="0" w:color="auto"/>
            </w:tcBorders>
            <w:vAlign w:val="bottom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Reference</w:t>
            </w:r>
          </w:p>
        </w:tc>
        <w:tc>
          <w:tcPr>
            <w:tcW w:w="939" w:type="pct"/>
            <w:tcBorders>
              <w:bottom w:val="single" w:sz="4" w:space="0" w:color="auto"/>
            </w:tcBorders>
            <w:vAlign w:val="bottom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Assay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vAlign w:val="bottom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Assay Result</w:t>
            </w:r>
          </w:p>
        </w:tc>
      </w:tr>
      <w:tr w:rsidR="006F4AE8" w:rsidRPr="006F4AE8" w:rsidTr="006F4AE8">
        <w:tc>
          <w:tcPr>
            <w:tcW w:w="374" w:type="pct"/>
            <w:tcBorders>
              <w:top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tcBorders>
              <w:top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tcBorders>
              <w:top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417</w:t>
            </w:r>
          </w:p>
        </w:tc>
        <w:tc>
          <w:tcPr>
            <w:tcW w:w="513" w:type="pct"/>
            <w:tcBorders>
              <w:top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417S</w:t>
            </w:r>
          </w:p>
        </w:tc>
        <w:tc>
          <w:tcPr>
            <w:tcW w:w="547" w:type="pct"/>
            <w:tcBorders>
              <w:top w:val="single" w:sz="4" w:space="0" w:color="auto"/>
            </w:tcBorders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250A&gt;G</w:t>
              </w:r>
            </w:hyperlink>
          </w:p>
        </w:tc>
        <w:tc>
          <w:tcPr>
            <w:tcW w:w="687" w:type="pct"/>
            <w:tcBorders>
              <w:top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sn417Ser</w:t>
            </w:r>
          </w:p>
        </w:tc>
        <w:tc>
          <w:tcPr>
            <w:tcW w:w="641" w:type="pct"/>
            <w:tcBorders>
              <w:top w:val="single" w:sz="4" w:space="0" w:color="auto"/>
            </w:tcBorders>
            <w:vAlign w:val="center"/>
          </w:tcPr>
          <w:p w:rsidR="006F4AE8" w:rsidRDefault="006F4AE8" w:rsidP="006F4AE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5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Abkevich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939" w:type="pct"/>
            <w:tcBorders>
              <w:top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tcBorders>
              <w:top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Predicted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urtral</w:t>
            </w:r>
            <w:proofErr w:type="spellEnd"/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417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417S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250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sn417Ser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7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Burk-Herrick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Inconclusive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4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D420Y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258G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sp420Tyr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9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Easton et al. (2007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ultifactorial likelihood-ratio model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Predicted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urtral</w:t>
            </w:r>
            <w:proofErr w:type="spellEnd"/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4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D420Y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258G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sp420Tyr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1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Burk-Herrick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Inconclusive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454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S454N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361G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Ser454Asn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3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Abkevich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Predicted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urtral</w:t>
            </w:r>
            <w:proofErr w:type="spellEnd"/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60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609S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826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sn609Ser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Burk-Herrick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Inconclusive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612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612G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834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612Gly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7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Fleming et al. (2003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612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612G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834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612Gly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29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Burk-Herrick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612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612G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1834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612Gly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1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Ramirez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201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G1201S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3601G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Gly1201Ser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3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Salazar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214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1214K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3640G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Glu1214Lys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Easton et al. (2007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ultifactorial likelihood-ratio model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Predicted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eurtral</w:t>
            </w:r>
            <w:proofErr w:type="spellEnd"/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214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1214K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3640G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Glu1214Lys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7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Burk-Herrick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Inconclusive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218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S1218C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3652A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Ser1218Cys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39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Burk-Herrick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5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1695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85T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Phe1695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1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Joo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 (2002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ptide binding abilit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s mutant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5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1695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85T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Phe1695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3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Mirkovic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Structure-based prediction (crystallography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t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neutra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5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1695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85T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Phe1695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ptide binding abilit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As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wildtype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5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1695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85T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Phe1695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7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Karchin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7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ultifactorial likelihood-ratio model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5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1695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85T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Phe1695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49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Glover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ptide binding abilit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As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wildtype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5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1695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85T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Phe1695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1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3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Bayesian statistic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neutra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5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1695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85T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Phe1695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3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3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oteolyti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degradation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As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wildtype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5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1695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85T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Phe1695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5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Abkevich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neutra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5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1695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85T&gt;A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Phe1695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7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Lee et al. (2010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ranscription activation/PS/BA/B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o Functional Effect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4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+ 74 others</w:t>
            </w:r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41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59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Glover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ptide binding abilit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s mutant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1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Mirkovic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</w:t>
              </w:r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lastRenderedPageBreak/>
                <w:t>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lastRenderedPageBreak/>
              <w:t xml:space="preserve">Structure-based </w:t>
            </w: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lastRenderedPageBreak/>
              <w:t xml:space="preserve">prediction (crystallography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t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lastRenderedPageBreak/>
              <w:t xml:space="preserve">Predicted </w:t>
            </w: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lastRenderedPageBreak/>
              <w:t>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3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Nikolopoulos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7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ptide binding abilit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s mutant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3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oteolyti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degradation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Inconclusive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7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3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Bayesian statistic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69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Nikolopoulos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7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hermostability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assa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s mutant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1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Shiozaki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ptide binding abilit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3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orley et al. (2002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ranscription activation in human cell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s mutant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Gomez-Garcia et al. (2009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Family histor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7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lapperton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79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Osorio et al. (2007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ultifactorial likelihood-ratio model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1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ptide binding abilit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s mutant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3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Easton et al. (2007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ultifactorial likelihood-ratio model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1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Structure-based prediction (crystallography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t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7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Vallon-Christersson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1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ranscription activation in yeast (GAL4-fusions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As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wildtype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89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orley et al. (2002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ranscription activation in yeast (GAL4-fusions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s mutant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1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Varma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5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Structure-based prediction (crystallography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t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3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Lee et al. (2010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ranscription activation/PS/BA/B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Strong functional effect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4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+ 74 others</w:t>
            </w:r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41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W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5C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Trp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Rowling et al. (2010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hermodynamic stability prediction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oderately Destabilizing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6G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7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Pettigrew et al. (2005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6G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99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Abkevich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volutionary conservation analysi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6G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1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1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Structure-based prediction (crystallography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t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6G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3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Mirkovic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Structure-based prediction (crystallography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t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deleterious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6G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Lee et al. (2010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ranscription activation/PS/BA/B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Moderate functional </w:t>
            </w: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lastRenderedPageBreak/>
              <w:t>effect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4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+ 74 others</w:t>
            </w:r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41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699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R1699L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096G&gt;T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Arg1699Leu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7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Rowling et al. (2010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hermodynamic stability prediction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ot destabilizing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09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3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oteolyti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degradation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As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wildtype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1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3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Bayesian statistic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neutra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3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Glover et al. (2006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ptide binding abilit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As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wildtype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Phelan et al (2005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ranscription activation in yeast (GAL4-fusions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Inconclusive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7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Mirkovic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Structure-based prediction (crystallography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tc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neutra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8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19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McKean-</w:t>
              </w:r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owdin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5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20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21" w:history="1">
              <w:proofErr w:type="spellStart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Diez</w:t>
              </w:r>
              <w:proofErr w:type="spellEnd"/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 xml:space="preserve"> et al. (2003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/A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22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23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Williams et al. (2004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eptide binding ability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As </w:t>
            </w:r>
            <w:proofErr w:type="spellStart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wildtype</w:t>
            </w:r>
            <w:proofErr w:type="spellEnd"/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contro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24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25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Easton et al. (2007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ultifactorial likelihood-ratio model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redicted neutral</w:t>
            </w:r>
          </w:p>
        </w:tc>
      </w:tr>
      <w:tr w:rsidR="006F4AE8" w:rsidRPr="006F4AE8" w:rsidTr="006F4AE8">
        <w:tc>
          <w:tcPr>
            <w:tcW w:w="374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CA1</w:t>
            </w:r>
          </w:p>
        </w:tc>
        <w:tc>
          <w:tcPr>
            <w:tcW w:w="305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37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720</w:t>
            </w:r>
          </w:p>
        </w:tc>
        <w:tc>
          <w:tcPr>
            <w:tcW w:w="513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1720A</w:t>
            </w:r>
          </w:p>
        </w:tc>
        <w:tc>
          <w:tcPr>
            <w:tcW w:w="547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26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c.5158A&gt;G</w:t>
              </w:r>
            </w:hyperlink>
          </w:p>
        </w:tc>
        <w:tc>
          <w:tcPr>
            <w:tcW w:w="687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.Thr1720Ala</w:t>
            </w:r>
          </w:p>
        </w:tc>
        <w:tc>
          <w:tcPr>
            <w:tcW w:w="641" w:type="pct"/>
            <w:vAlign w:val="center"/>
          </w:tcPr>
          <w:p w:rsidR="006F4AE8" w:rsidRPr="006F4AE8" w:rsidRDefault="0025198F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hyperlink r:id="rId127" w:history="1">
              <w:r w:rsidR="006F4AE8" w:rsidRPr="006F4AE8">
                <w:rPr>
                  <w:rFonts w:ascii="Times New Roman" w:eastAsia="Times New Roman" w:hAnsi="Times New Roman" w:cs="Times New Roman"/>
                  <w:sz w:val="20"/>
                  <w:szCs w:val="20"/>
                  <w:lang w:val="en-US"/>
                </w:rPr>
                <w:t>Lee et al. (2010)</w:t>
              </w:r>
            </w:hyperlink>
          </w:p>
        </w:tc>
        <w:tc>
          <w:tcPr>
            <w:tcW w:w="939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ranscription activation/PS/BA/BS</w:t>
            </w:r>
          </w:p>
        </w:tc>
        <w:tc>
          <w:tcPr>
            <w:tcW w:w="622" w:type="pct"/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No Functional Effect</w:t>
            </w:r>
          </w:p>
        </w:tc>
      </w:tr>
      <w:tr w:rsidR="006F4AE8" w:rsidRPr="006F4AE8" w:rsidTr="006F4AE8">
        <w:tc>
          <w:tcPr>
            <w:tcW w:w="374" w:type="pct"/>
            <w:tcBorders>
              <w:bottom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05" w:type="pct"/>
            <w:tcBorders>
              <w:bottom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72" w:type="pct"/>
            <w:tcBorders>
              <w:bottom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13" w:type="pct"/>
            <w:tcBorders>
              <w:bottom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47" w:type="pct"/>
            <w:tcBorders>
              <w:bottom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6F4AE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+ 74 others</w:t>
            </w:r>
          </w:p>
        </w:tc>
        <w:tc>
          <w:tcPr>
            <w:tcW w:w="687" w:type="pct"/>
            <w:tcBorders>
              <w:bottom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41" w:type="pct"/>
            <w:tcBorders>
              <w:bottom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39" w:type="pct"/>
            <w:tcBorders>
              <w:bottom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22" w:type="pct"/>
            <w:tcBorders>
              <w:bottom w:val="single" w:sz="4" w:space="0" w:color="auto"/>
            </w:tcBorders>
            <w:vAlign w:val="center"/>
          </w:tcPr>
          <w:p w:rsidR="006F4AE8" w:rsidRPr="006F4AE8" w:rsidRDefault="006F4AE8" w:rsidP="006F4AE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:rsidR="006F4AE8" w:rsidRPr="006F4AE8" w:rsidRDefault="006F4AE8" w:rsidP="006F4AE8">
      <w:pPr>
        <w:jc w:val="center"/>
        <w:rPr>
          <w:rFonts w:ascii="Times New Roman" w:hAnsi="Times New Roman" w:cs="Times New Roman"/>
          <w:b/>
          <w:sz w:val="20"/>
          <w:szCs w:val="20"/>
          <w:u w:val="single"/>
        </w:rPr>
      </w:pPr>
    </w:p>
    <w:sectPr w:rsidR="006F4AE8" w:rsidRPr="006F4AE8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E3A8B"/>
    <w:rsid w:val="00101BAD"/>
    <w:rsid w:val="0025198F"/>
    <w:rsid w:val="00291616"/>
    <w:rsid w:val="00296D82"/>
    <w:rsid w:val="002E3A8B"/>
    <w:rsid w:val="004E5AC4"/>
    <w:rsid w:val="004F0C9F"/>
    <w:rsid w:val="006F4AE8"/>
    <w:rsid w:val="008E3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E3A8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E3A8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://chromium.liacs.nl/LOVD2/cancer/variants.php?select_db=BRCA1&amp;action=view&amp;view=0000401%2C0000401%2C0" TargetMode="External"/><Relationship Id="rId117" Type="http://schemas.openxmlformats.org/officeDocument/2006/relationships/hyperlink" Target="http://www.ncbi.nlm.nih.gov/pubmed/15172985" TargetMode="External"/><Relationship Id="rId21" Type="http://schemas.openxmlformats.org/officeDocument/2006/relationships/hyperlink" Target="http://www.ncbi.nlm.nih.gov/pubmed/16518693" TargetMode="External"/><Relationship Id="rId42" Type="http://schemas.openxmlformats.org/officeDocument/2006/relationships/hyperlink" Target="http://chromium.liacs.nl/LOVD2/cancer/variants.php?select_db=BRCA1&amp;action=view&amp;view=0000950%2C0000950%2C0" TargetMode="External"/><Relationship Id="rId47" Type="http://schemas.openxmlformats.org/officeDocument/2006/relationships/hyperlink" Target="http://www.ncbi.nlm.nih.gov/pubmed/17305420" TargetMode="External"/><Relationship Id="rId63" Type="http://schemas.openxmlformats.org/officeDocument/2006/relationships/hyperlink" Target="http://www.ncbi.nlm.nih.gov/pubmed/17493881" TargetMode="External"/><Relationship Id="rId68" Type="http://schemas.openxmlformats.org/officeDocument/2006/relationships/hyperlink" Target="http://chromium.liacs.nl/LOVD2/cancer/variants.php?select_db=BRCA1&amp;action=view&amp;view=0000982%2C0000982%2C0" TargetMode="External"/><Relationship Id="rId84" Type="http://schemas.openxmlformats.org/officeDocument/2006/relationships/hyperlink" Target="http://chromium.liacs.nl/LOVD2/cancer/variants.php?select_db=BRCA1&amp;action=view&amp;view=0000990%2C0000990%2C0" TargetMode="External"/><Relationship Id="rId89" Type="http://schemas.openxmlformats.org/officeDocument/2006/relationships/hyperlink" Target="http://www.ncbi.nlm.nih.gov/pubmed/12496476" TargetMode="External"/><Relationship Id="rId112" Type="http://schemas.openxmlformats.org/officeDocument/2006/relationships/hyperlink" Target="http://chromium.liacs.nl/LOVD2/cancer/variants.php?select_db=BRCA1&amp;action=view&amp;view=0001113%2C0001113%2C0" TargetMode="External"/><Relationship Id="rId16" Type="http://schemas.openxmlformats.org/officeDocument/2006/relationships/hyperlink" Target="http://chromium.liacs.nl/LOVD2/cancer/variants.php?select_db=BRCA1&amp;action=view&amp;view=0000312%2C0000312%2C0" TargetMode="External"/><Relationship Id="rId107" Type="http://schemas.openxmlformats.org/officeDocument/2006/relationships/hyperlink" Target="http://www.ncbi.nlm.nih.gov/pubmed/20378548" TargetMode="External"/><Relationship Id="rId11" Type="http://schemas.openxmlformats.org/officeDocument/2006/relationships/hyperlink" Target="http://chromium.liacs.nl/LOVD2/cancer/variants.php?select_db=BRCA1&amp;action=view&amp;view=0000638%2C0000638%2C0" TargetMode="External"/><Relationship Id="rId32" Type="http://schemas.openxmlformats.org/officeDocument/2006/relationships/hyperlink" Target="http://chromium.liacs.nl/LOVD2/cancer/variants.php?select_db=BRCA1&amp;action=view&amp;view=0000660%2C0000660%2C0" TargetMode="External"/><Relationship Id="rId37" Type="http://schemas.openxmlformats.org/officeDocument/2006/relationships/hyperlink" Target="http://www.ncbi.nlm.nih.gov/pubmed/16518693" TargetMode="External"/><Relationship Id="rId53" Type="http://schemas.openxmlformats.org/officeDocument/2006/relationships/hyperlink" Target="http://www.ncbi.nlm.nih.gov/pubmed/14534301" TargetMode="External"/><Relationship Id="rId58" Type="http://schemas.openxmlformats.org/officeDocument/2006/relationships/hyperlink" Target="http://chromium.liacs.nl/LOVD2/cancer/variants.php?select_db=BRCA1&amp;action=view&amp;view=0000977%2C0000977%2C0" TargetMode="External"/><Relationship Id="rId74" Type="http://schemas.openxmlformats.org/officeDocument/2006/relationships/hyperlink" Target="http://chromium.liacs.nl/LOVD2/cancer/variants.php?select_db=BRCA1&amp;action=view&amp;view=0000985%2C0000985%2C0" TargetMode="External"/><Relationship Id="rId79" Type="http://schemas.openxmlformats.org/officeDocument/2006/relationships/hyperlink" Target="http://www.ncbi.nlm.nih.gov/pubmed/17279547" TargetMode="External"/><Relationship Id="rId102" Type="http://schemas.openxmlformats.org/officeDocument/2006/relationships/hyperlink" Target="http://chromium.liacs.nl/LOVD2/cancer/variants.php?select_db=BRCA1&amp;action=view&amp;view=0000997%2C0000997%2C0" TargetMode="External"/><Relationship Id="rId123" Type="http://schemas.openxmlformats.org/officeDocument/2006/relationships/hyperlink" Target="http://www.ncbi.nlm.nih.gov/pubmed/15133503" TargetMode="External"/><Relationship Id="rId128" Type="http://schemas.openxmlformats.org/officeDocument/2006/relationships/fontTable" Target="fontTable.xml"/><Relationship Id="rId5" Type="http://schemas.openxmlformats.org/officeDocument/2006/relationships/hyperlink" Target="http://chromium.liacs.nl/LOVD2/cancer/variants.php?select_db=BRCA1&amp;action=view&amp;view=0000414%2C0000414%2C0" TargetMode="External"/><Relationship Id="rId90" Type="http://schemas.openxmlformats.org/officeDocument/2006/relationships/hyperlink" Target="http://chromium.liacs.nl/LOVD2/cancer/variants.php?select_db=BRCA1&amp;action=view&amp;view=0000993%2C0000993%2C0" TargetMode="External"/><Relationship Id="rId95" Type="http://schemas.openxmlformats.org/officeDocument/2006/relationships/hyperlink" Target="http://www.ncbi.nlm.nih.gov/pubmed/20378548" TargetMode="External"/><Relationship Id="rId19" Type="http://schemas.openxmlformats.org/officeDocument/2006/relationships/hyperlink" Target="http://www.ncbi.nlm.nih.gov/pubmed/17924331" TargetMode="External"/><Relationship Id="rId14" Type="http://schemas.openxmlformats.org/officeDocument/2006/relationships/hyperlink" Target="http://chromium.liacs.nl/LOVD2/cancer/variants.php?select_db=BRCA1&amp;action=view&amp;view=0000311%2C0000311%2C0" TargetMode="External"/><Relationship Id="rId22" Type="http://schemas.openxmlformats.org/officeDocument/2006/relationships/hyperlink" Target="http://chromium.liacs.nl/LOVD2/cancer/variants.php?select_db=BRCA1&amp;action=view&amp;view=0000318%2C0000318%2C0" TargetMode="External"/><Relationship Id="rId27" Type="http://schemas.openxmlformats.org/officeDocument/2006/relationships/hyperlink" Target="http://www.ncbi.nlm.nih.gov/pubmed/12531920" TargetMode="External"/><Relationship Id="rId30" Type="http://schemas.openxmlformats.org/officeDocument/2006/relationships/hyperlink" Target="http://chromium.liacs.nl/LOVD2/cancer/variants.php?select_db=BRCA1&amp;action=view&amp;view=0000403%2C0000403%2C0" TargetMode="External"/><Relationship Id="rId35" Type="http://schemas.openxmlformats.org/officeDocument/2006/relationships/hyperlink" Target="http://www.ncbi.nlm.nih.gov/pubmed/17924331" TargetMode="External"/><Relationship Id="rId43" Type="http://schemas.openxmlformats.org/officeDocument/2006/relationships/hyperlink" Target="http://www.ncbi.nlm.nih.gov/pubmed/15172985" TargetMode="External"/><Relationship Id="rId48" Type="http://schemas.openxmlformats.org/officeDocument/2006/relationships/hyperlink" Target="http://chromium.liacs.nl/LOVD2/cancer/variants.php?select_db=BRCA1&amp;action=view&amp;view=0000953%2C0000953%2C0" TargetMode="External"/><Relationship Id="rId56" Type="http://schemas.openxmlformats.org/officeDocument/2006/relationships/hyperlink" Target="http://chromium.liacs.nl/LOVD2/cancer/variants.php?select_db=BRCA1&amp;action=view&amp;view=0002450%2C0001530%2C0" TargetMode="External"/><Relationship Id="rId64" Type="http://schemas.openxmlformats.org/officeDocument/2006/relationships/hyperlink" Target="http://chromium.liacs.nl/LOVD2/cancer/variants.php?select_db=BRCA1&amp;action=view&amp;view=0000980%2C0000980%2C0" TargetMode="External"/><Relationship Id="rId69" Type="http://schemas.openxmlformats.org/officeDocument/2006/relationships/hyperlink" Target="http://www.ncbi.nlm.nih.gov/pubmed/17493881" TargetMode="External"/><Relationship Id="rId77" Type="http://schemas.openxmlformats.org/officeDocument/2006/relationships/hyperlink" Target="http://www.ncbi.nlm.nih.gov/pubmed/15133502" TargetMode="External"/><Relationship Id="rId100" Type="http://schemas.openxmlformats.org/officeDocument/2006/relationships/hyperlink" Target="http://chromium.liacs.nl/LOVD2/cancer/variants.php?select_db=BRCA1&amp;action=view&amp;view=0000996%2C0000996%2C0" TargetMode="External"/><Relationship Id="rId105" Type="http://schemas.openxmlformats.org/officeDocument/2006/relationships/hyperlink" Target="http://www.ncbi.nlm.nih.gov/pubmed/20516115" TargetMode="External"/><Relationship Id="rId113" Type="http://schemas.openxmlformats.org/officeDocument/2006/relationships/hyperlink" Target="http://www.ncbi.nlm.nih.gov/pubmed/16528612" TargetMode="External"/><Relationship Id="rId118" Type="http://schemas.openxmlformats.org/officeDocument/2006/relationships/hyperlink" Target="http://chromium.liacs.nl/LOVD2/cancer/variants.php?select_db=BRCA1&amp;action=view&amp;view=0001116%2C0001116%2C0" TargetMode="External"/><Relationship Id="rId126" Type="http://schemas.openxmlformats.org/officeDocument/2006/relationships/hyperlink" Target="http://chromium.liacs.nl/LOVD2/cancer/variants.php?select_db=BRCA1&amp;action=view&amp;view=0002450%2C0001548%2C0" TargetMode="External"/><Relationship Id="rId8" Type="http://schemas.openxmlformats.org/officeDocument/2006/relationships/hyperlink" Target="http://www.ncbi.nlm.nih.gov/pubmed/16518693" TargetMode="External"/><Relationship Id="rId51" Type="http://schemas.openxmlformats.org/officeDocument/2006/relationships/hyperlink" Target="http://www.ncbi.nlm.nih.gov/pubmed/14534301" TargetMode="External"/><Relationship Id="rId72" Type="http://schemas.openxmlformats.org/officeDocument/2006/relationships/hyperlink" Target="http://chromium.liacs.nl/LOVD2/cancer/variants.php?select_db=BRCA1&amp;action=view&amp;view=0000984%2C0000984%2C0" TargetMode="External"/><Relationship Id="rId80" Type="http://schemas.openxmlformats.org/officeDocument/2006/relationships/hyperlink" Target="http://chromium.liacs.nl/LOVD2/cancer/variants.php?select_db=BRCA1&amp;action=view&amp;view=0000988%2C0000988%2C0" TargetMode="External"/><Relationship Id="rId85" Type="http://schemas.openxmlformats.org/officeDocument/2006/relationships/hyperlink" Target="http://www.ncbi.nlm.nih.gov/pubmed/11573086" TargetMode="External"/><Relationship Id="rId93" Type="http://schemas.openxmlformats.org/officeDocument/2006/relationships/hyperlink" Target="http://www.ncbi.nlm.nih.gov/pubmed/20516115" TargetMode="External"/><Relationship Id="rId98" Type="http://schemas.openxmlformats.org/officeDocument/2006/relationships/hyperlink" Target="http://chromium.liacs.nl/LOVD2/cancer/variants.php?select_db=BRCA1&amp;action=view&amp;view=0000995%2C0000995%2C0" TargetMode="External"/><Relationship Id="rId121" Type="http://schemas.openxmlformats.org/officeDocument/2006/relationships/hyperlink" Target="http://www.ncbi.nlm.nih.gov/pubmed/12955716" TargetMode="External"/><Relationship Id="rId3" Type="http://schemas.openxmlformats.org/officeDocument/2006/relationships/settings" Target="settings.xml"/><Relationship Id="rId12" Type="http://schemas.openxmlformats.org/officeDocument/2006/relationships/hyperlink" Target="http://www.ncbi.nlm.nih.gov/pubmed/16518693" TargetMode="External"/><Relationship Id="rId17" Type="http://schemas.openxmlformats.org/officeDocument/2006/relationships/hyperlink" Target="http://www.ncbi.nlm.nih.gov/pubmed/16518693" TargetMode="External"/><Relationship Id="rId25" Type="http://schemas.openxmlformats.org/officeDocument/2006/relationships/hyperlink" Target="http://www.ncbi.nlm.nih.gov/pubmed/16518693" TargetMode="External"/><Relationship Id="rId33" Type="http://schemas.openxmlformats.org/officeDocument/2006/relationships/hyperlink" Target="http://www.ncbi.nlm.nih.gov/pubmed/15876480" TargetMode="External"/><Relationship Id="rId38" Type="http://schemas.openxmlformats.org/officeDocument/2006/relationships/hyperlink" Target="http://chromium.liacs.nl/LOVD2/cancer/variants.php?select_db=BRCA1&amp;action=view&amp;view=0000666%2C0000666%2C0" TargetMode="External"/><Relationship Id="rId46" Type="http://schemas.openxmlformats.org/officeDocument/2006/relationships/hyperlink" Target="http://chromium.liacs.nl/LOVD2/cancer/variants.php?select_db=BRCA1&amp;action=view&amp;view=0000952%2C0000952%2C0" TargetMode="External"/><Relationship Id="rId59" Type="http://schemas.openxmlformats.org/officeDocument/2006/relationships/hyperlink" Target="http://www.ncbi.nlm.nih.gov/pubmed/16528612" TargetMode="External"/><Relationship Id="rId67" Type="http://schemas.openxmlformats.org/officeDocument/2006/relationships/hyperlink" Target="http://www.ncbi.nlm.nih.gov/pubmed/14534301" TargetMode="External"/><Relationship Id="rId103" Type="http://schemas.openxmlformats.org/officeDocument/2006/relationships/hyperlink" Target="http://www.ncbi.nlm.nih.gov/pubmed/15172985" TargetMode="External"/><Relationship Id="rId108" Type="http://schemas.openxmlformats.org/officeDocument/2006/relationships/hyperlink" Target="http://chromium.liacs.nl/LOVD2/cancer/variants.php?select_db=BRCA1&amp;action=view&amp;view=0001111%2C0001111%2C0" TargetMode="External"/><Relationship Id="rId116" Type="http://schemas.openxmlformats.org/officeDocument/2006/relationships/hyperlink" Target="http://chromium.liacs.nl/LOVD2/cancer/variants.php?select_db=BRCA1&amp;action=view&amp;view=0001115%2C0001115%2C0" TargetMode="External"/><Relationship Id="rId124" Type="http://schemas.openxmlformats.org/officeDocument/2006/relationships/hyperlink" Target="http://chromium.liacs.nl/LOVD2/cancer/variants.php?select_db=BRCA1&amp;action=view&amp;view=0001119%2C0001119%2C0" TargetMode="External"/><Relationship Id="rId129" Type="http://schemas.openxmlformats.org/officeDocument/2006/relationships/theme" Target="theme/theme1.xml"/><Relationship Id="rId20" Type="http://schemas.openxmlformats.org/officeDocument/2006/relationships/hyperlink" Target="http://chromium.liacs.nl/LOVD2/cancer/variants.php?select_db=BRCA1&amp;action=view&amp;view=0000314%2C0000314%2C0" TargetMode="External"/><Relationship Id="rId41" Type="http://schemas.openxmlformats.org/officeDocument/2006/relationships/hyperlink" Target="http://www.ncbi.nlm.nih.gov/pubmed/11877378" TargetMode="External"/><Relationship Id="rId54" Type="http://schemas.openxmlformats.org/officeDocument/2006/relationships/hyperlink" Target="http://chromium.liacs.nl/LOVD2/cancer/variants.php?select_db=BRCA1&amp;action=view&amp;view=0000956%2C0000956%2C0" TargetMode="External"/><Relationship Id="rId62" Type="http://schemas.openxmlformats.org/officeDocument/2006/relationships/hyperlink" Target="http://chromium.liacs.nl/LOVD2/cancer/variants.php?select_db=BRCA1&amp;action=view&amp;view=0000979%2C0000979%2C0" TargetMode="External"/><Relationship Id="rId70" Type="http://schemas.openxmlformats.org/officeDocument/2006/relationships/hyperlink" Target="http://chromium.liacs.nl/LOVD2/cancer/variants.php?select_db=BRCA1&amp;action=view&amp;view=0000983%2C0000983%2C0" TargetMode="External"/><Relationship Id="rId75" Type="http://schemas.openxmlformats.org/officeDocument/2006/relationships/hyperlink" Target="http://www.ncbi.nlm.nih.gov/pubmed/19150617" TargetMode="External"/><Relationship Id="rId83" Type="http://schemas.openxmlformats.org/officeDocument/2006/relationships/hyperlink" Target="http://www.ncbi.nlm.nih.gov/pubmed/17924331" TargetMode="External"/><Relationship Id="rId88" Type="http://schemas.openxmlformats.org/officeDocument/2006/relationships/hyperlink" Target="http://chromium.liacs.nl/LOVD2/cancer/variants.php?select_db=BRCA1&amp;action=view&amp;view=0000992%2C0000992%2C0" TargetMode="External"/><Relationship Id="rId91" Type="http://schemas.openxmlformats.org/officeDocument/2006/relationships/hyperlink" Target="http://www.ncbi.nlm.nih.gov/pubmed/16101277" TargetMode="External"/><Relationship Id="rId96" Type="http://schemas.openxmlformats.org/officeDocument/2006/relationships/hyperlink" Target="http://chromium.liacs.nl/LOVD2/cancer/variants.php?select_db=BRCA1&amp;action=view&amp;view=0000994%2C0000994%2C0" TargetMode="External"/><Relationship Id="rId111" Type="http://schemas.openxmlformats.org/officeDocument/2006/relationships/hyperlink" Target="http://www.ncbi.nlm.nih.gov/pubmed/14534301" TargetMode="External"/><Relationship Id="rId1" Type="http://schemas.openxmlformats.org/officeDocument/2006/relationships/styles" Target="styles.xml"/><Relationship Id="rId6" Type="http://schemas.openxmlformats.org/officeDocument/2006/relationships/hyperlink" Target="http://www.ncbi.nlm.nih.gov/pubmed/12531920" TargetMode="External"/><Relationship Id="rId15" Type="http://schemas.openxmlformats.org/officeDocument/2006/relationships/hyperlink" Target="http://www.ncbi.nlm.nih.gov/pubmed/15235020" TargetMode="External"/><Relationship Id="rId23" Type="http://schemas.openxmlformats.org/officeDocument/2006/relationships/hyperlink" Target="http://www.ncbi.nlm.nih.gov/pubmed/15235020" TargetMode="External"/><Relationship Id="rId28" Type="http://schemas.openxmlformats.org/officeDocument/2006/relationships/hyperlink" Target="http://chromium.liacs.nl/LOVD2/cancer/variants.php?select_db=BRCA1&amp;action=view&amp;view=0000402%2C0000402%2C0" TargetMode="External"/><Relationship Id="rId36" Type="http://schemas.openxmlformats.org/officeDocument/2006/relationships/hyperlink" Target="http://chromium.liacs.nl/LOVD2/cancer/variants.php?select_db=BRCA1&amp;action=view&amp;view=0000665%2C0000665%2C0" TargetMode="External"/><Relationship Id="rId49" Type="http://schemas.openxmlformats.org/officeDocument/2006/relationships/hyperlink" Target="http://www.ncbi.nlm.nih.gov/pubmed/16528612" TargetMode="External"/><Relationship Id="rId57" Type="http://schemas.openxmlformats.org/officeDocument/2006/relationships/hyperlink" Target="http://www.ncbi.nlm.nih.gov/pubmed/20516115" TargetMode="External"/><Relationship Id="rId106" Type="http://schemas.openxmlformats.org/officeDocument/2006/relationships/hyperlink" Target="http://chromium.liacs.nl/LOVD2/cancer/variants.php?select_db=BRCA1&amp;action=view&amp;view=0002468%2C0001639%2C0" TargetMode="External"/><Relationship Id="rId114" Type="http://schemas.openxmlformats.org/officeDocument/2006/relationships/hyperlink" Target="http://chromium.liacs.nl/LOVD2/cancer/variants.php?select_db=BRCA1&amp;action=view&amp;view=0001114%2C0001114%2C0" TargetMode="External"/><Relationship Id="rId119" Type="http://schemas.openxmlformats.org/officeDocument/2006/relationships/hyperlink" Target="http://www.ncbi.nlm.nih.gov/pubmed/15726418" TargetMode="External"/><Relationship Id="rId127" Type="http://schemas.openxmlformats.org/officeDocument/2006/relationships/hyperlink" Target="http://www.ncbi.nlm.nih.gov/pubmed/20516115" TargetMode="External"/><Relationship Id="rId10" Type="http://schemas.openxmlformats.org/officeDocument/2006/relationships/hyperlink" Target="http://www.ncbi.nlm.nih.gov/pubmed/15235020" TargetMode="External"/><Relationship Id="rId31" Type="http://schemas.openxmlformats.org/officeDocument/2006/relationships/hyperlink" Target="http://www.ncbi.nlm.nih.gov/pubmed/15001988" TargetMode="External"/><Relationship Id="rId44" Type="http://schemas.openxmlformats.org/officeDocument/2006/relationships/hyperlink" Target="http://chromium.liacs.nl/LOVD2/cancer/variants.php?select_db=BRCA1&amp;action=view&amp;view=0000951%2C0000951%2C0" TargetMode="External"/><Relationship Id="rId52" Type="http://schemas.openxmlformats.org/officeDocument/2006/relationships/hyperlink" Target="http://chromium.liacs.nl/LOVD2/cancer/variants.php?select_db=BRCA1&amp;action=view&amp;view=0000955%2C0000955%2C0" TargetMode="External"/><Relationship Id="rId60" Type="http://schemas.openxmlformats.org/officeDocument/2006/relationships/hyperlink" Target="http://chromium.liacs.nl/LOVD2/cancer/variants.php?select_db=BRCA1&amp;action=view&amp;view=0000978%2C0000978%2C0" TargetMode="External"/><Relationship Id="rId65" Type="http://schemas.openxmlformats.org/officeDocument/2006/relationships/hyperlink" Target="http://www.ncbi.nlm.nih.gov/pubmed/14534301" TargetMode="External"/><Relationship Id="rId73" Type="http://schemas.openxmlformats.org/officeDocument/2006/relationships/hyperlink" Target="http://www.ncbi.nlm.nih.gov/pubmed/12496476" TargetMode="External"/><Relationship Id="rId78" Type="http://schemas.openxmlformats.org/officeDocument/2006/relationships/hyperlink" Target="http://chromium.liacs.nl/LOVD2/cancer/variants.php?select_db=BRCA1&amp;action=view&amp;view=0000987%2C0000987%2C0" TargetMode="External"/><Relationship Id="rId81" Type="http://schemas.openxmlformats.org/officeDocument/2006/relationships/hyperlink" Target="http://www.ncbi.nlm.nih.gov/pubmed/15133503" TargetMode="External"/><Relationship Id="rId86" Type="http://schemas.openxmlformats.org/officeDocument/2006/relationships/hyperlink" Target="http://chromium.liacs.nl/LOVD2/cancer/variants.php?select_db=BRCA1&amp;action=view&amp;view=0000991%2C0000991%2C0" TargetMode="External"/><Relationship Id="rId94" Type="http://schemas.openxmlformats.org/officeDocument/2006/relationships/hyperlink" Target="http://chromium.liacs.nl/LOVD2/cancer/variants.php?select_db=BRCA1&amp;action=view&amp;view=0002480%2C0001651%2C0" TargetMode="External"/><Relationship Id="rId99" Type="http://schemas.openxmlformats.org/officeDocument/2006/relationships/hyperlink" Target="http://www.ncbi.nlm.nih.gov/pubmed/15235020" TargetMode="External"/><Relationship Id="rId101" Type="http://schemas.openxmlformats.org/officeDocument/2006/relationships/hyperlink" Target="http://www.ncbi.nlm.nih.gov/pubmed/11573086" TargetMode="External"/><Relationship Id="rId122" Type="http://schemas.openxmlformats.org/officeDocument/2006/relationships/hyperlink" Target="http://chromium.liacs.nl/LOVD2/cancer/variants.php?select_db=BRCA1&amp;action=view&amp;view=0001118%2C0001118%2C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chromium.liacs.nl/LOVD2/cancer/variants.php?select_db=BRCA1&amp;action=view&amp;view=0000416%2C0000416%2C0" TargetMode="External"/><Relationship Id="rId13" Type="http://schemas.openxmlformats.org/officeDocument/2006/relationships/hyperlink" Target="http://chromium.liacs.nl/LOVD2/cancer/variants.php?select_db=BRCA2&amp;action=view&amp;view=0001521%2C0000066%2C0" TargetMode="External"/><Relationship Id="rId18" Type="http://schemas.openxmlformats.org/officeDocument/2006/relationships/hyperlink" Target="http://chromium.liacs.nl/LOVD2/cancer/variants.php?select_db=BRCA1&amp;action=view&amp;view=0000313%2C0000313%2C0" TargetMode="External"/><Relationship Id="rId39" Type="http://schemas.openxmlformats.org/officeDocument/2006/relationships/hyperlink" Target="http://www.ncbi.nlm.nih.gov/pubmed/16518693" TargetMode="External"/><Relationship Id="rId109" Type="http://schemas.openxmlformats.org/officeDocument/2006/relationships/hyperlink" Target="http://www.ncbi.nlm.nih.gov/pubmed/14534301" TargetMode="External"/><Relationship Id="rId34" Type="http://schemas.openxmlformats.org/officeDocument/2006/relationships/hyperlink" Target="http://chromium.liacs.nl/LOVD2/cancer/variants.php?select_db=BRCA1&amp;action=view&amp;view=0000664%2C0000664%2C0" TargetMode="External"/><Relationship Id="rId50" Type="http://schemas.openxmlformats.org/officeDocument/2006/relationships/hyperlink" Target="http://chromium.liacs.nl/LOVD2/cancer/variants.php?select_db=BRCA1&amp;action=view&amp;view=0000954%2C0000954%2C0" TargetMode="External"/><Relationship Id="rId55" Type="http://schemas.openxmlformats.org/officeDocument/2006/relationships/hyperlink" Target="http://www.ncbi.nlm.nih.gov/pubmed/15235020" TargetMode="External"/><Relationship Id="rId76" Type="http://schemas.openxmlformats.org/officeDocument/2006/relationships/hyperlink" Target="http://chromium.liacs.nl/LOVD2/cancer/variants.php?select_db=BRCA1&amp;action=view&amp;view=0000986%2C0000986%2C0" TargetMode="External"/><Relationship Id="rId97" Type="http://schemas.openxmlformats.org/officeDocument/2006/relationships/hyperlink" Target="http://www.ncbi.nlm.nih.gov/pubmed/16280041" TargetMode="External"/><Relationship Id="rId104" Type="http://schemas.openxmlformats.org/officeDocument/2006/relationships/hyperlink" Target="http://chromium.liacs.nl/LOVD2/cancer/variants.php?select_db=BRCA1&amp;action=view&amp;view=0002450%2C0001535%2C0" TargetMode="External"/><Relationship Id="rId120" Type="http://schemas.openxmlformats.org/officeDocument/2006/relationships/hyperlink" Target="http://chromium.liacs.nl/LOVD2/cancer/variants.php?select_db=BRCA1&amp;action=view&amp;view=0001117%2C0001117%2C0" TargetMode="External"/><Relationship Id="rId125" Type="http://schemas.openxmlformats.org/officeDocument/2006/relationships/hyperlink" Target="http://www.ncbi.nlm.nih.gov/pubmed/17924331" TargetMode="External"/><Relationship Id="rId7" Type="http://schemas.openxmlformats.org/officeDocument/2006/relationships/hyperlink" Target="http://chromium.liacs.nl/LOVD2/cancer/variants.php?select_db=BRCA1&amp;action=view&amp;view=0000415%2C0000415%2C0" TargetMode="External"/><Relationship Id="rId71" Type="http://schemas.openxmlformats.org/officeDocument/2006/relationships/hyperlink" Target="http://www.ncbi.nlm.nih.gov/pubmed/15125843" TargetMode="External"/><Relationship Id="rId92" Type="http://schemas.openxmlformats.org/officeDocument/2006/relationships/hyperlink" Target="http://chromium.liacs.nl/LOVD2/cancer/variants.php?select_db=BRCA1&amp;action=view&amp;view=0002450%2C0001533%2C0" TargetMode="External"/><Relationship Id="rId2" Type="http://schemas.microsoft.com/office/2007/relationships/stylesWithEffects" Target="stylesWithEffects.xml"/><Relationship Id="rId29" Type="http://schemas.openxmlformats.org/officeDocument/2006/relationships/hyperlink" Target="http://www.ncbi.nlm.nih.gov/pubmed/16518693" TargetMode="External"/><Relationship Id="rId24" Type="http://schemas.openxmlformats.org/officeDocument/2006/relationships/hyperlink" Target="http://chromium.liacs.nl/LOVD2/cancer/variants.php?select_db=BRCA1&amp;action=view&amp;view=0000400%2C0000400%2C0" TargetMode="External"/><Relationship Id="rId40" Type="http://schemas.openxmlformats.org/officeDocument/2006/relationships/hyperlink" Target="http://chromium.liacs.nl/LOVD2/cancer/variants.php?select_db=BRCA1&amp;action=view&amp;view=0000949%2C0000949%2C0" TargetMode="External"/><Relationship Id="rId45" Type="http://schemas.openxmlformats.org/officeDocument/2006/relationships/hyperlink" Target="http://www.ncbi.nlm.nih.gov/pubmed/15133503" TargetMode="External"/><Relationship Id="rId66" Type="http://schemas.openxmlformats.org/officeDocument/2006/relationships/hyperlink" Target="http://chromium.liacs.nl/LOVD2/cancer/variants.php?select_db=BRCA1&amp;action=view&amp;view=0000981%2C0000981%2C0" TargetMode="External"/><Relationship Id="rId87" Type="http://schemas.openxmlformats.org/officeDocument/2006/relationships/hyperlink" Target="http://www.ncbi.nlm.nih.gov/pubmed/11157798" TargetMode="External"/><Relationship Id="rId110" Type="http://schemas.openxmlformats.org/officeDocument/2006/relationships/hyperlink" Target="http://chromium.liacs.nl/LOVD2/cancer/variants.php?select_db=BRCA1&amp;action=view&amp;view=0001112%2C0001112%2C0" TargetMode="External"/><Relationship Id="rId115" Type="http://schemas.openxmlformats.org/officeDocument/2006/relationships/hyperlink" Target="http://www.ncbi.nlm.nih.gov/pubmed/15689452" TargetMode="External"/><Relationship Id="rId61" Type="http://schemas.openxmlformats.org/officeDocument/2006/relationships/hyperlink" Target="http://www.ncbi.nlm.nih.gov/pubmed/15172985" TargetMode="External"/><Relationship Id="rId82" Type="http://schemas.openxmlformats.org/officeDocument/2006/relationships/hyperlink" Target="http://chromium.liacs.nl/LOVD2/cancer/variants.php?select_db=BRCA1&amp;action=view&amp;view=0000989%2C0000989%2C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11</Pages>
  <Words>4381</Words>
  <Characters>24974</Characters>
  <Application>Microsoft Office Word</Application>
  <DocSecurity>0</DocSecurity>
  <Lines>208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UNY Campus Agreement</Company>
  <LinksUpToDate>false</LinksUpToDate>
  <CharactersWithSpaces>292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</dc:creator>
  <cp:lastModifiedBy>C</cp:lastModifiedBy>
  <cp:revision>5</cp:revision>
  <dcterms:created xsi:type="dcterms:W3CDTF">2013-04-10T18:33:00Z</dcterms:created>
  <dcterms:modified xsi:type="dcterms:W3CDTF">2013-04-10T19:02:00Z</dcterms:modified>
</cp:coreProperties>
</file>